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E4ED8" w14:textId="49CE9307" w:rsidR="008E1EA9" w:rsidRPr="00D00FCA" w:rsidRDefault="00392EBF" w:rsidP="00392EBF">
      <w:pPr>
        <w:pStyle w:val="Title"/>
        <w:rPr>
          <w:sz w:val="22"/>
          <w:szCs w:val="22"/>
        </w:rPr>
      </w:pPr>
      <w:r w:rsidRPr="00D00FCA">
        <w:rPr>
          <w:sz w:val="22"/>
          <w:szCs w:val="22"/>
        </w:rPr>
        <w:t xml:space="preserve">BIO-COMPUTATION: A </w:t>
      </w:r>
      <w:r w:rsidR="00654138" w:rsidRPr="00D00FCA">
        <w:rPr>
          <w:sz w:val="22"/>
          <w:szCs w:val="22"/>
        </w:rPr>
        <w:t>REPORT</w:t>
      </w:r>
      <w:r w:rsidRPr="00D00FCA">
        <w:rPr>
          <w:sz w:val="22"/>
          <w:szCs w:val="22"/>
        </w:rPr>
        <w:t xml:space="preserve"> OF THE ASSIGNMENT</w:t>
      </w:r>
    </w:p>
    <w:p w14:paraId="7C1F7356" w14:textId="30408430" w:rsidR="00392EBF" w:rsidRPr="00D00FCA" w:rsidRDefault="00392EBF" w:rsidP="00392EBF">
      <w:pPr>
        <w:pStyle w:val="Subtitle"/>
        <w:rPr>
          <w:sz w:val="18"/>
          <w:szCs w:val="18"/>
        </w:rPr>
      </w:pPr>
      <w:r w:rsidRPr="00D00FCA">
        <w:rPr>
          <w:sz w:val="18"/>
          <w:szCs w:val="18"/>
        </w:rPr>
        <w:t>Mohamed Ziaan Ahmed – S1900125</w:t>
      </w:r>
    </w:p>
    <w:p w14:paraId="5CD5B850" w14:textId="0E0CB054" w:rsidR="00392EBF" w:rsidRPr="00D00FCA" w:rsidRDefault="00392EBF" w:rsidP="00392EBF">
      <w:pPr>
        <w:rPr>
          <w:sz w:val="18"/>
          <w:szCs w:val="18"/>
        </w:rPr>
      </w:pPr>
    </w:p>
    <w:p w14:paraId="58BD7E75" w14:textId="77777777" w:rsidR="00AC0258" w:rsidRPr="00D00FCA" w:rsidRDefault="00AC0258" w:rsidP="00392EBF">
      <w:pPr>
        <w:pStyle w:val="Heading2"/>
        <w:rPr>
          <w:sz w:val="18"/>
          <w:szCs w:val="18"/>
        </w:rPr>
        <w:sectPr w:rsidR="00AC0258" w:rsidRPr="00D00FCA">
          <w:pgSz w:w="12240" w:h="15840"/>
          <w:pgMar w:top="1440" w:right="1440" w:bottom="1440" w:left="1440" w:header="720" w:footer="720" w:gutter="0"/>
          <w:cols w:space="720"/>
          <w:docGrid w:linePitch="360"/>
        </w:sectPr>
      </w:pPr>
    </w:p>
    <w:p w14:paraId="2998B11D" w14:textId="6A20489B" w:rsidR="00516DDB" w:rsidRPr="00D00FCA" w:rsidRDefault="00392EBF" w:rsidP="00A4216C">
      <w:pPr>
        <w:pStyle w:val="Heading2"/>
        <w:rPr>
          <w:sz w:val="18"/>
          <w:szCs w:val="18"/>
        </w:rPr>
      </w:pPr>
      <w:r w:rsidRPr="00D00FCA">
        <w:rPr>
          <w:sz w:val="18"/>
          <w:szCs w:val="18"/>
        </w:rPr>
        <w:t>INTRODUCTION</w:t>
      </w:r>
    </w:p>
    <w:p w14:paraId="637EA0D3" w14:textId="77777777" w:rsidR="00787B03" w:rsidRPr="00D00FCA" w:rsidRDefault="00392EBF" w:rsidP="00787B03">
      <w:pPr>
        <w:rPr>
          <w:sz w:val="18"/>
          <w:szCs w:val="18"/>
        </w:rPr>
      </w:pPr>
      <w:r w:rsidRPr="00D00FCA">
        <w:rPr>
          <w:sz w:val="18"/>
          <w:szCs w:val="18"/>
        </w:rPr>
        <w:t xml:space="preserve">This </w:t>
      </w:r>
      <w:r w:rsidR="00AC0258" w:rsidRPr="00D00FCA">
        <w:rPr>
          <w:sz w:val="18"/>
          <w:szCs w:val="18"/>
        </w:rPr>
        <w:t xml:space="preserve">paper is an analysis of three classification problems that were assigned as part of </w:t>
      </w:r>
      <w:r w:rsidR="00C21CC8" w:rsidRPr="00D00FCA">
        <w:rPr>
          <w:sz w:val="18"/>
          <w:szCs w:val="18"/>
        </w:rPr>
        <w:t>Bio-Computation Module’s coursework</w:t>
      </w:r>
      <w:r w:rsidR="00787B03" w:rsidRPr="00D00FCA">
        <w:rPr>
          <w:sz w:val="18"/>
          <w:szCs w:val="18"/>
        </w:rPr>
        <w:t xml:space="preserve"> – with the goal of solving them with some form of evolutionary algorithm. </w:t>
      </w:r>
    </w:p>
    <w:p w14:paraId="4A413ABB" w14:textId="7BE8479C" w:rsidR="00787B03" w:rsidRPr="00D00FCA" w:rsidRDefault="00787B03" w:rsidP="00787B03">
      <w:pPr>
        <w:rPr>
          <w:sz w:val="18"/>
          <w:szCs w:val="18"/>
        </w:rPr>
      </w:pPr>
      <w:r w:rsidRPr="00D00FCA">
        <w:rPr>
          <w:sz w:val="18"/>
          <w:szCs w:val="18"/>
        </w:rPr>
        <w:t xml:space="preserve">The first and the second dataset are a series of binary inputs and a binary output. A genetic algorithm (GA) was selected for these two datasets, the goal being to produce a function/classifier that can convert the binary inputs into their actual outputs with as much accuracy as possible. </w:t>
      </w:r>
    </w:p>
    <w:p w14:paraId="60D381B3" w14:textId="6E524AA8" w:rsidR="00787B03" w:rsidRPr="00D00FCA" w:rsidRDefault="00787B03" w:rsidP="00392EBF">
      <w:pPr>
        <w:rPr>
          <w:sz w:val="18"/>
          <w:szCs w:val="18"/>
        </w:rPr>
      </w:pPr>
      <w:r w:rsidRPr="00D00FCA">
        <w:rPr>
          <w:sz w:val="18"/>
          <w:szCs w:val="18"/>
          <w:highlight w:val="yellow"/>
        </w:rPr>
        <w:t>The third dataset is a series of floating-point values and binary outputs.</w:t>
      </w:r>
      <w:r w:rsidRPr="00D00FCA">
        <w:rPr>
          <w:sz w:val="18"/>
          <w:szCs w:val="18"/>
        </w:rPr>
        <w:t xml:space="preserve"> </w:t>
      </w:r>
    </w:p>
    <w:p w14:paraId="0A08F77C" w14:textId="150B1043" w:rsidR="00EF462D" w:rsidRPr="00D00FCA" w:rsidRDefault="00EF462D" w:rsidP="00392EBF">
      <w:pPr>
        <w:rPr>
          <w:sz w:val="18"/>
          <w:szCs w:val="18"/>
        </w:rPr>
      </w:pPr>
    </w:p>
    <w:p w14:paraId="00A58126" w14:textId="3B99EC33" w:rsidR="00A4216C" w:rsidRPr="00D00FCA" w:rsidRDefault="00EF462D" w:rsidP="00A4216C">
      <w:pPr>
        <w:pStyle w:val="Heading2"/>
        <w:rPr>
          <w:sz w:val="18"/>
          <w:szCs w:val="18"/>
        </w:rPr>
      </w:pPr>
      <w:r w:rsidRPr="00D00FCA">
        <w:rPr>
          <w:sz w:val="18"/>
          <w:szCs w:val="18"/>
        </w:rPr>
        <w:t>BACKGROUND RESEARCH</w:t>
      </w:r>
      <w:r w:rsidR="00787B03" w:rsidRPr="00D00FCA">
        <w:rPr>
          <w:sz w:val="18"/>
          <w:szCs w:val="18"/>
        </w:rPr>
        <w:t xml:space="preserve"> </w:t>
      </w:r>
    </w:p>
    <w:p w14:paraId="2C5D4F62" w14:textId="1B074216" w:rsidR="00A4216C" w:rsidRPr="00D00FCA" w:rsidRDefault="00EA5D49" w:rsidP="00A4216C">
      <w:pPr>
        <w:rPr>
          <w:sz w:val="18"/>
          <w:szCs w:val="18"/>
        </w:rPr>
      </w:pPr>
      <w:r w:rsidRPr="00D00FCA">
        <w:rPr>
          <w:sz w:val="18"/>
          <w:szCs w:val="18"/>
        </w:rPr>
        <w:t xml:space="preserve">Data mining is concerned with developing researching and applying computerized methods and techniques to detect patterns in large collections of data </w:t>
      </w:r>
      <w:r w:rsidRPr="00D00FCA">
        <w:rPr>
          <w:sz w:val="18"/>
          <w:szCs w:val="18"/>
        </w:rPr>
        <w:fldChar w:fldCharType="begin"/>
      </w:r>
      <w:r w:rsidRPr="00D00FCA">
        <w:rPr>
          <w:sz w:val="18"/>
          <w:szCs w:val="18"/>
        </w:rPr>
        <w:instrText xml:space="preserve"> ADDIN ZOTERO_ITEM CSL_CITATION {"citationID":"H0z2nmie","properties":{"formattedCitation":"(Pe\\uc0\\u241{}a-Ayala, 2014)","plainCitation":"(Peña-Ayala, 2014)","noteIndex":0},"citationItems":[{"id":366,"uris":["http://zotero.org/users/local/xl4RqLjq/items/B9GXD8UV"],"uri":["http://zotero.org/users/local/xl4RqLjq/items/B9GXD8UV"],"itemData":{"id":366,"type":"article-journal","abstract":"This review pursues a twofold goal, the first is to preserve and enhance the chronicles of recent educational data mining (EDM) advances development; the second is to organize, analyze, and discuss the content of the review based on the outcomes produced by a data mining (DM) approach. Thus, as result of the selection and analysis of 240 EDM works, an EDM work profile was compiled to describe 222 EDM approaches and 18 tools. A profile of the EDM works was organized as a raw data base, which was transformed into an ad-hoc data base suitable to be mined. As result of the execution of statistical and clustering processes, a set of educational functionalities was found, a realistic pattern of EDM approaches was discovered, and two patterns of value-instances to depict EDM approaches based on descriptive and predictive models were identified. One key finding is: most of the EDM approaches are ground on a basic set composed by three kinds of educational systems, disciplines, tasks, methods, and algorithms each. The review concludes with a snapshot of the surveyed EDM works, and provides an analysis of the EDM strengths, weakness, opportunities, and threats, whose factors represent, in a sense, future work to be fulfilled.","container-title":"Expert Systems with Applications","DOI":"10.1016/j.eswa.2013.08.042","ISSN":"0957-4174","issue":"4, Part 1","journalAbbreviation":"Expert Systems with Applications","language":"en","page":"1432-1462","source":"ScienceDirect","title":"Educational data mining: A survey and a data mining-based analysis of recent works","title-short":"Educational data mining","volume":"41","author":[{"family":"Peña-Ayala","given":"Alejandro"}],"issued":{"date-parts":[["2014",3,1]]}}}],"schema":"https://github.com/citation-style-language/schema/raw/master/csl-citation.json"} </w:instrText>
      </w:r>
      <w:r w:rsidRPr="00D00FCA">
        <w:rPr>
          <w:sz w:val="18"/>
          <w:szCs w:val="18"/>
        </w:rPr>
        <w:fldChar w:fldCharType="separate"/>
      </w:r>
      <w:r w:rsidRPr="00D00FCA">
        <w:rPr>
          <w:rFonts w:ascii="Arial" w:hAnsi="Arial" w:cs="Arial"/>
          <w:sz w:val="18"/>
          <w:szCs w:val="20"/>
        </w:rPr>
        <w:t>(Peña-Ayala, 2014)</w:t>
      </w:r>
      <w:r w:rsidRPr="00D00FCA">
        <w:rPr>
          <w:sz w:val="18"/>
          <w:szCs w:val="18"/>
        </w:rPr>
        <w:fldChar w:fldCharType="end"/>
      </w:r>
      <w:r w:rsidRPr="00D00FCA">
        <w:rPr>
          <w:sz w:val="18"/>
          <w:szCs w:val="18"/>
        </w:rPr>
        <w:t xml:space="preserve">. They are used to classify information into groups based on the similarity of the information, that is to say, to find rules that the data adheres to. It could be said that GA implemented for the assignment would be part of this category, as the result of this GA is a sequence of steps, which can deterministically get expected output with a high degree of accuracy. </w:t>
      </w:r>
    </w:p>
    <w:p w14:paraId="3158ABC3" w14:textId="1C92197B" w:rsidR="00A4216C" w:rsidRPr="00D00FCA" w:rsidRDefault="00A07352" w:rsidP="00A4216C">
      <w:pPr>
        <w:pStyle w:val="Heading4"/>
        <w:numPr>
          <w:ilvl w:val="1"/>
          <w:numId w:val="14"/>
        </w:numPr>
        <w:rPr>
          <w:sz w:val="18"/>
          <w:szCs w:val="18"/>
        </w:rPr>
      </w:pPr>
      <w:r w:rsidRPr="00D00FCA">
        <w:rPr>
          <w:sz w:val="18"/>
          <w:szCs w:val="18"/>
        </w:rPr>
        <w:t>GENETIC ALGORITHM</w:t>
      </w:r>
    </w:p>
    <w:p w14:paraId="4656ACB3" w14:textId="77777777" w:rsidR="00A07352" w:rsidRPr="00D00FCA" w:rsidRDefault="00473DBB" w:rsidP="00A4216C">
      <w:pPr>
        <w:rPr>
          <w:sz w:val="18"/>
          <w:szCs w:val="18"/>
        </w:rPr>
      </w:pPr>
      <w:r w:rsidRPr="00D00FCA">
        <w:rPr>
          <w:sz w:val="18"/>
          <w:szCs w:val="18"/>
        </w:rPr>
        <w:t xml:space="preserve">The </w:t>
      </w:r>
      <w:r w:rsidR="00CC0C26" w:rsidRPr="00D00FCA">
        <w:rPr>
          <w:sz w:val="18"/>
          <w:szCs w:val="18"/>
        </w:rPr>
        <w:t>GA</w:t>
      </w:r>
      <w:r w:rsidRPr="00D00FCA">
        <w:rPr>
          <w:sz w:val="18"/>
          <w:szCs w:val="18"/>
        </w:rPr>
        <w:t xml:space="preserve"> is part class of evolutionary algorithms</w:t>
      </w:r>
      <w:r w:rsidR="00497840" w:rsidRPr="00D00FCA">
        <w:rPr>
          <w:sz w:val="18"/>
          <w:szCs w:val="18"/>
        </w:rPr>
        <w:t xml:space="preserve"> –developed by John Holland –</w:t>
      </w:r>
      <w:r w:rsidRPr="00D00FCA">
        <w:rPr>
          <w:sz w:val="18"/>
          <w:szCs w:val="18"/>
        </w:rPr>
        <w:t xml:space="preserve"> based on Darwinian theory of evolution of natural selection and survival of the fittest</w:t>
      </w:r>
      <w:r w:rsidR="00497840" w:rsidRPr="00D00FCA">
        <w:rPr>
          <w:sz w:val="18"/>
          <w:szCs w:val="18"/>
        </w:rPr>
        <w:t xml:space="preserve"> which were first</w:t>
      </w:r>
      <w:r w:rsidRPr="00D00FCA">
        <w:rPr>
          <w:sz w:val="18"/>
          <w:szCs w:val="18"/>
        </w:rPr>
        <w:t>.</w:t>
      </w:r>
      <w:r w:rsidR="00497840" w:rsidRPr="00D00FCA">
        <w:rPr>
          <w:sz w:val="18"/>
          <w:szCs w:val="18"/>
        </w:rPr>
        <w:t xml:space="preserve"> </w:t>
      </w:r>
      <w:r w:rsidR="00CC0C26" w:rsidRPr="00D00FCA">
        <w:rPr>
          <w:sz w:val="18"/>
          <w:szCs w:val="18"/>
        </w:rPr>
        <w:t xml:space="preserve">These techniques are ones that rather than accurately simulating actual evolution, are inspired </w:t>
      </w:r>
      <w:r w:rsidR="005127E1" w:rsidRPr="00D00FCA">
        <w:rPr>
          <w:sz w:val="18"/>
          <w:szCs w:val="18"/>
        </w:rPr>
        <w:t xml:space="preserve">by the strategies involved in the process </w:t>
      </w:r>
      <w:r w:rsidR="005127E1" w:rsidRPr="00D00FCA">
        <w:rPr>
          <w:sz w:val="18"/>
          <w:szCs w:val="18"/>
        </w:rPr>
        <w:fldChar w:fldCharType="begin"/>
      </w:r>
      <w:r w:rsidR="005127E1" w:rsidRPr="00D00FCA">
        <w:rPr>
          <w:sz w:val="18"/>
          <w:szCs w:val="18"/>
        </w:rPr>
        <w:instrText xml:space="preserve"> ADDIN ZOTERO_ITEM CSL_CITATION {"citationID":"i9RhuZQg","properties":{"formattedCitation":"({\\i{}The Nature of Code}., n.d.)","plainCitation":"(The Nature of Code., n.d.)","noteIndex":0},"citationItems":[{"id":351,"uris":["http://zotero.org/users/local/xl4RqLjq/items/VQHSUBTT"],"uri":["http://zotero.org/users/local/xl4RqLjq/items/VQHSUBTT"],"itemData":{"id":351,"type":"webpage","title":"The Nature of Code","URL":"https://natureofcode.com/book/chapter-9-the-evolution-of-code/","accessed":{"date-parts":[["2021",8,6]]}}}],"schema":"https://github.com/citation-style-language/schema/raw/master/csl-citation.json"} </w:instrText>
      </w:r>
      <w:r w:rsidR="005127E1" w:rsidRPr="00D00FCA">
        <w:rPr>
          <w:sz w:val="18"/>
          <w:szCs w:val="18"/>
        </w:rPr>
        <w:fldChar w:fldCharType="separate"/>
      </w:r>
      <w:r w:rsidR="005127E1" w:rsidRPr="00D00FCA">
        <w:rPr>
          <w:rFonts w:ascii="Arial" w:hAnsi="Arial" w:cs="Arial"/>
          <w:sz w:val="18"/>
          <w:szCs w:val="20"/>
        </w:rPr>
        <w:t>(</w:t>
      </w:r>
      <w:r w:rsidR="005127E1" w:rsidRPr="00D00FCA">
        <w:rPr>
          <w:rFonts w:ascii="Arial" w:hAnsi="Arial" w:cs="Arial"/>
          <w:i/>
          <w:iCs/>
          <w:sz w:val="18"/>
          <w:szCs w:val="20"/>
        </w:rPr>
        <w:t>The Nature of Code</w:t>
      </w:r>
      <w:r w:rsidR="005127E1" w:rsidRPr="00D00FCA">
        <w:rPr>
          <w:rFonts w:ascii="Arial" w:hAnsi="Arial" w:cs="Arial"/>
          <w:sz w:val="18"/>
          <w:szCs w:val="20"/>
        </w:rPr>
        <w:t>., n.d.)</w:t>
      </w:r>
      <w:r w:rsidR="005127E1" w:rsidRPr="00D00FCA">
        <w:rPr>
          <w:sz w:val="18"/>
          <w:szCs w:val="18"/>
        </w:rPr>
        <w:fldChar w:fldCharType="end"/>
      </w:r>
      <w:r w:rsidR="005127E1" w:rsidRPr="00D00FCA">
        <w:rPr>
          <w:sz w:val="18"/>
          <w:szCs w:val="18"/>
        </w:rPr>
        <w:t xml:space="preserve">. </w:t>
      </w:r>
    </w:p>
    <w:p w14:paraId="5409E766" w14:textId="77777777" w:rsidR="00B02BD1" w:rsidRPr="00D00FCA" w:rsidRDefault="004E449B" w:rsidP="00A4216C">
      <w:pPr>
        <w:rPr>
          <w:sz w:val="18"/>
          <w:szCs w:val="18"/>
        </w:rPr>
      </w:pPr>
      <w:r w:rsidRPr="00D00FCA">
        <w:rPr>
          <w:sz w:val="18"/>
          <w:szCs w:val="18"/>
        </w:rPr>
        <w:t>Though suitable for a wide variety of use cas</w:t>
      </w:r>
      <w:r w:rsidR="005458B6" w:rsidRPr="00D00FCA">
        <w:rPr>
          <w:sz w:val="18"/>
          <w:szCs w:val="18"/>
        </w:rPr>
        <w:t xml:space="preserve">es </w:t>
      </w:r>
      <w:r w:rsidR="00540042" w:rsidRPr="00D00FCA">
        <w:rPr>
          <w:sz w:val="18"/>
          <w:szCs w:val="18"/>
        </w:rPr>
        <w:t>optimization problems</w:t>
      </w:r>
      <w:r w:rsidR="00516DDB" w:rsidRPr="00D00FCA">
        <w:rPr>
          <w:sz w:val="18"/>
          <w:szCs w:val="18"/>
        </w:rPr>
        <w:t>, especially when an exact or brute-force approach is too computationally expensive. A</w:t>
      </w:r>
      <w:r w:rsidR="00540042" w:rsidRPr="00D00FCA">
        <w:rPr>
          <w:sz w:val="18"/>
          <w:szCs w:val="18"/>
        </w:rPr>
        <w:t xml:space="preserve"> limitation of GA is that they can only be used for a problem that has been concretely defined. That is to say, a problem that can be encoded in a way that a computer can understand. The fitness function is another important aspect of the GA, as this is the part that determines how a good a chromosome (candidate solution) is.  </w:t>
      </w:r>
    </w:p>
    <w:p w14:paraId="0EC6FB3D" w14:textId="69469689" w:rsidR="00A07352" w:rsidRPr="00D00FCA" w:rsidRDefault="00A44501" w:rsidP="00A4216C">
      <w:pPr>
        <w:rPr>
          <w:sz w:val="18"/>
          <w:szCs w:val="18"/>
        </w:rPr>
      </w:pPr>
      <w:r w:rsidRPr="00D00FCA">
        <w:rPr>
          <w:sz w:val="18"/>
          <w:szCs w:val="18"/>
        </w:rPr>
        <w:t xml:space="preserve">Most GAs including the one employed for this assignment follow the same model. First a random population of </w:t>
      </w:r>
      <w:r w:rsidR="00540042" w:rsidRPr="00D00FCA">
        <w:rPr>
          <w:sz w:val="18"/>
          <w:szCs w:val="18"/>
        </w:rPr>
        <w:t>chromosome genotype</w:t>
      </w:r>
      <w:r w:rsidRPr="00D00FCA">
        <w:rPr>
          <w:sz w:val="18"/>
          <w:szCs w:val="18"/>
        </w:rPr>
        <w:t xml:space="preserve"> is created, which </w:t>
      </w:r>
      <w:r w:rsidRPr="00D00FCA">
        <w:rPr>
          <w:sz w:val="18"/>
          <w:szCs w:val="18"/>
        </w:rPr>
        <w:t xml:space="preserve">can be encoded in binary, real, or etc. As in nature, only the fittest of the population survive to procreate – the selection process is done based on a fitness function. The genetic material of the fittest solutions is used to create new solutions – referred to as crossover. A mutation factor may be introduced at this point as per a pre-determined percentage to </w:t>
      </w:r>
      <w:r w:rsidR="007434CD" w:rsidRPr="00D00FCA">
        <w:rPr>
          <w:sz w:val="18"/>
          <w:szCs w:val="18"/>
        </w:rPr>
        <w:t xml:space="preserve">introduce some randomness into the solution space – this can be very important to escape local optimums. In this way a new population of candidate solutions is produced. </w:t>
      </w:r>
      <w:r w:rsidR="00540042" w:rsidRPr="00D00FCA">
        <w:rPr>
          <w:sz w:val="18"/>
          <w:szCs w:val="18"/>
        </w:rPr>
        <w:t xml:space="preserve">This process is referred to as “evolution” and </w:t>
      </w:r>
      <w:r w:rsidR="007434CD" w:rsidRPr="00D00FCA">
        <w:rPr>
          <w:sz w:val="18"/>
          <w:szCs w:val="18"/>
        </w:rPr>
        <w:t xml:space="preserve">is repeated until a solution that meets a certain set of requirements is found, or for a fixed set of time, or for a fixed set of generations </w:t>
      </w:r>
      <w:r w:rsidR="007434CD" w:rsidRPr="00D00FCA">
        <w:rPr>
          <w:sz w:val="18"/>
          <w:szCs w:val="18"/>
        </w:rPr>
        <w:fldChar w:fldCharType="begin"/>
      </w:r>
      <w:r w:rsidR="007434CD" w:rsidRPr="00D00FCA">
        <w:rPr>
          <w:sz w:val="18"/>
          <w:szCs w:val="18"/>
        </w:rPr>
        <w:instrText xml:space="preserve"> ADDIN ZOTERO_ITEM CSL_CITATION {"citationID":"m6ZyoG98","properties":{"formattedCitation":"(Hussain and Muhammad, 2020; {\\i{}The Nature of Code}., n.d.)","plainCitation":"(Hussain and Muhammad, 2020; The Nature of Code., n.d.)","noteIndex":0},"citationItems":[{"id":354,"uris":["http://zotero.org/users/local/xl4RqLjq/items/RPDPX7Y8"],"uri":["http://zotero.org/users/local/xl4RqLjq/items/RPDPX7Y8"],"itemData":{"id":354,"type":"article-journal","abstract":"As an intelligent search optimization technique, genetic algorithm (GA) is an important approach for non-deterministic polynomial (NP-hard) and complex nature optimization problems. GA has some internal weakness such as premature convergence and low computation efficiency, etc. Improving the performance of GA is a vital topic for complex nature optimization problems. The selection operator is a crucial strategy in GA, because it has a vital role in exploring the new areas of the search space and converges the algorithm, as well. The fitness proportional selection scheme has essence exploitation and the linear rank selection is influenced by exploration. In this article, we proposed a new selection scheme which is the optimal combination of exploration and exploitation. This eliminates the fitness scaling issue and adjusts the selection pressure throughout the selection phase. The $$\\chi ^2$$ goodness-of-fit test is used to measure the average accuracy, i.e., mean difference between the actual and expected number of offspring. A comparison of the performance of the proposed scheme along with some conventional selection procedures was made using TSPLIB instances. The application of this new operator gives much more effective results regarding the average and standard deviation values. In addition, a two-tailed t test is established and its values showed the significantly improved performance by the proposed scheme. Thus, the new operator is suitable and comparable to established selection for the problems related to traveling salesman problem using GA.","container-title":"Complex &amp; Intelligent Systems","DOI":"10.1007/s40747-019-0102-7","ISSN":"2198-6053","issue":"1","journalAbbreviation":"Complex Intell. Syst.","language":"en","page":"1-14","source":"Springer Link","title":"Trade-off between exploration and exploitation with genetic algorithm using a novel selection operator","volume":"6","author":[{"family":"Hussain","given":"Abid"},{"family":"Muhammad","given":"Yousaf Shad"}],"issued":{"date-parts":[["2020",4,1]]}}},{"id":351,"uris":["http://zotero.org/users/local/xl4RqLjq/items/VQHSUBTT"],"uri":["http://zotero.org/users/local/xl4RqLjq/items/VQHSUBTT"],"itemData":{"id":351,"type":"webpage","title":"The Nature of Code","URL":"https://natureofcode.com/book/chapter-9-the-evolution-of-code/","accessed":{"date-parts":[["2021",8,6]]}}}],"schema":"https://github.com/citation-style-language/schema/raw/master/csl-citation.json"} </w:instrText>
      </w:r>
      <w:r w:rsidR="007434CD" w:rsidRPr="00D00FCA">
        <w:rPr>
          <w:sz w:val="18"/>
          <w:szCs w:val="18"/>
        </w:rPr>
        <w:fldChar w:fldCharType="separate"/>
      </w:r>
      <w:r w:rsidR="007434CD" w:rsidRPr="00D00FCA">
        <w:rPr>
          <w:rFonts w:ascii="Arial" w:hAnsi="Arial" w:cs="Arial"/>
          <w:sz w:val="18"/>
          <w:szCs w:val="20"/>
        </w:rPr>
        <w:t xml:space="preserve">(Hussain and Muhammad, 2020; </w:t>
      </w:r>
      <w:r w:rsidR="007434CD" w:rsidRPr="00D00FCA">
        <w:rPr>
          <w:rFonts w:ascii="Arial" w:hAnsi="Arial" w:cs="Arial"/>
          <w:i/>
          <w:iCs/>
          <w:sz w:val="18"/>
          <w:szCs w:val="20"/>
        </w:rPr>
        <w:t>The Nature of Code</w:t>
      </w:r>
      <w:r w:rsidR="007434CD" w:rsidRPr="00D00FCA">
        <w:rPr>
          <w:rFonts w:ascii="Arial" w:hAnsi="Arial" w:cs="Arial"/>
          <w:sz w:val="18"/>
          <w:szCs w:val="20"/>
        </w:rPr>
        <w:t>., n.d.)</w:t>
      </w:r>
      <w:r w:rsidR="007434CD" w:rsidRPr="00D00FCA">
        <w:rPr>
          <w:sz w:val="18"/>
          <w:szCs w:val="18"/>
        </w:rPr>
        <w:fldChar w:fldCharType="end"/>
      </w:r>
      <w:r w:rsidR="007434CD" w:rsidRPr="00D00FCA">
        <w:rPr>
          <w:sz w:val="18"/>
          <w:szCs w:val="18"/>
        </w:rPr>
        <w:t>.</w:t>
      </w:r>
    </w:p>
    <w:p w14:paraId="3019CF30" w14:textId="007F0C81" w:rsidR="00A4216C" w:rsidRPr="00D00FCA" w:rsidRDefault="004E449B" w:rsidP="00A4216C">
      <w:pPr>
        <w:rPr>
          <w:sz w:val="18"/>
          <w:szCs w:val="18"/>
        </w:rPr>
      </w:pPr>
      <w:r w:rsidRPr="00D00FCA">
        <w:rPr>
          <w:sz w:val="18"/>
          <w:szCs w:val="18"/>
        </w:rPr>
        <w:t xml:space="preserve">A common issue with GA is premature convergence – that is to say, the solutions getting stuck in a local optimum. It has been observed that low population sizes will converge very quickly, which on the end, will take a long time to converge resulting in wastage of computing resources. Hence, to effectively utilize a GA, a balance between exploration (searching new areas to discover better fitness values) and exploitation (searching for the fittest of the currently discovered solutions) is essential </w:t>
      </w:r>
      <w:r w:rsidRPr="00D00FCA">
        <w:rPr>
          <w:sz w:val="18"/>
          <w:szCs w:val="18"/>
        </w:rPr>
        <w:fldChar w:fldCharType="begin"/>
      </w:r>
      <w:r w:rsidRPr="00D00FCA">
        <w:rPr>
          <w:sz w:val="18"/>
          <w:szCs w:val="18"/>
        </w:rPr>
        <w:instrText xml:space="preserve"> ADDIN ZOTERO_ITEM CSL_CITATION {"citationID":"cCFEByiq","properties":{"formattedCitation":"(Hussain and Muhammad, 2020)","plainCitation":"(Hussain and Muhammad, 2020)","noteIndex":0},"citationItems":[{"id":354,"uris":["http://zotero.org/users/local/xl4RqLjq/items/RPDPX7Y8"],"uri":["http://zotero.org/users/local/xl4RqLjq/items/RPDPX7Y8"],"itemData":{"id":354,"type":"article-journal","abstract":"As an intelligent search optimization technique, genetic algorithm (GA) is an important approach for non-deterministic polynomial (NP-hard) and complex nature optimization problems. GA has some internal weakness such as premature convergence and low computation efficiency, etc. Improving the performance of GA is a vital topic for complex nature optimization problems. The selection operator is a crucial strategy in GA, because it has a vital role in exploring the new areas of the search space and converges the algorithm, as well. The fitness proportional selection scheme has essence exploitation and the linear rank selection is influenced by exploration. In this article, we proposed a new selection scheme which is the optimal combination of exploration and exploitation. This eliminates the fitness scaling issue and adjusts the selection pressure throughout the selection phase. The $$\\chi ^2$$ goodness-of-fit test is used to measure the average accuracy, i.e., mean difference between the actual and expected number of offspring. A comparison of the performance of the proposed scheme along with some conventional selection procedures was made using TSPLIB instances. The application of this new operator gives much more effective results regarding the average and standard deviation values. In addition, a two-tailed t test is established and its values showed the significantly improved performance by the proposed scheme. Thus, the new operator is suitable and comparable to established selection for the problems related to traveling salesman problem using GA.","container-title":"Complex &amp; Intelligent Systems","DOI":"10.1007/s40747-019-0102-7","ISSN":"2198-6053","issue":"1","journalAbbreviation":"Complex Intell. Syst.","language":"en","page":"1-14","source":"Springer Link","title":"Trade-off between exploration and exploitation with genetic algorithm using a novel selection operator","volume":"6","author":[{"family":"Hussain","given":"Abid"},{"family":"Muhammad","given":"Yousaf Shad"}],"issued":{"date-parts":[["2020",4,1]]}}}],"schema":"https://github.com/citation-style-language/schema/raw/master/csl-citation.json"} </w:instrText>
      </w:r>
      <w:r w:rsidRPr="00D00FCA">
        <w:rPr>
          <w:sz w:val="18"/>
          <w:szCs w:val="18"/>
        </w:rPr>
        <w:fldChar w:fldCharType="separate"/>
      </w:r>
      <w:r w:rsidRPr="00D00FCA">
        <w:rPr>
          <w:rFonts w:ascii="Arial" w:hAnsi="Arial" w:cs="Arial"/>
          <w:sz w:val="18"/>
          <w:szCs w:val="18"/>
        </w:rPr>
        <w:t>(Hussain and Muhammad, 2020)</w:t>
      </w:r>
      <w:r w:rsidRPr="00D00FCA">
        <w:rPr>
          <w:sz w:val="18"/>
          <w:szCs w:val="18"/>
        </w:rPr>
        <w:fldChar w:fldCharType="end"/>
      </w:r>
      <w:r w:rsidRPr="00D00FCA">
        <w:rPr>
          <w:sz w:val="18"/>
          <w:szCs w:val="18"/>
        </w:rPr>
        <w:t xml:space="preserve">. </w:t>
      </w:r>
    </w:p>
    <w:p w14:paraId="227CF22D" w14:textId="30170205" w:rsidR="00EA5D49" w:rsidRPr="00D00FCA" w:rsidRDefault="00EA5D49" w:rsidP="00A4216C">
      <w:pPr>
        <w:pStyle w:val="Heading4"/>
        <w:numPr>
          <w:ilvl w:val="1"/>
          <w:numId w:val="14"/>
        </w:numPr>
        <w:rPr>
          <w:sz w:val="18"/>
          <w:szCs w:val="18"/>
        </w:rPr>
      </w:pPr>
      <w:r w:rsidRPr="00D00FCA">
        <w:rPr>
          <w:sz w:val="18"/>
          <w:szCs w:val="18"/>
        </w:rPr>
        <w:t>NEURAL NETWORK</w:t>
      </w:r>
    </w:p>
    <w:p w14:paraId="2C48B3C0" w14:textId="790C08D3" w:rsidR="00EA5D49" w:rsidRPr="00D00FCA" w:rsidRDefault="00EA5D49" w:rsidP="00A4216C">
      <w:pPr>
        <w:pStyle w:val="ListParagraph"/>
        <w:ind w:left="0"/>
        <w:rPr>
          <w:sz w:val="18"/>
          <w:szCs w:val="18"/>
        </w:rPr>
      </w:pPr>
      <w:r w:rsidRPr="00D00FCA">
        <w:rPr>
          <w:sz w:val="18"/>
          <w:szCs w:val="18"/>
          <w:highlight w:val="yellow"/>
        </w:rPr>
        <w:t>Genotypes and Phenotypes</w:t>
      </w:r>
    </w:p>
    <w:p w14:paraId="48F76CC5" w14:textId="77777777" w:rsidR="007434CD" w:rsidRPr="00D00FCA" w:rsidRDefault="007434CD" w:rsidP="00EF462D">
      <w:pPr>
        <w:rPr>
          <w:sz w:val="18"/>
          <w:szCs w:val="18"/>
        </w:rPr>
      </w:pPr>
    </w:p>
    <w:p w14:paraId="0E99B313" w14:textId="2F2FB0DE" w:rsidR="007434CD" w:rsidRPr="00D00FCA" w:rsidRDefault="00A07352" w:rsidP="00A4216C">
      <w:pPr>
        <w:pStyle w:val="Heading2"/>
        <w:rPr>
          <w:sz w:val="18"/>
          <w:szCs w:val="18"/>
        </w:rPr>
      </w:pPr>
      <w:r w:rsidRPr="00D00FCA">
        <w:rPr>
          <w:sz w:val="18"/>
          <w:szCs w:val="18"/>
        </w:rPr>
        <w:t>IMPLEMENTATION</w:t>
      </w:r>
    </w:p>
    <w:p w14:paraId="0206BF1D" w14:textId="2BE842DA" w:rsidR="00A4216C" w:rsidRPr="00D00FCA" w:rsidRDefault="00EA5D49" w:rsidP="00A4216C">
      <w:pPr>
        <w:rPr>
          <w:sz w:val="18"/>
          <w:szCs w:val="18"/>
        </w:rPr>
      </w:pPr>
      <w:r w:rsidRPr="00D00FCA">
        <w:rPr>
          <w:sz w:val="18"/>
          <w:szCs w:val="18"/>
        </w:rPr>
        <w:t>This section is cornered with the implementation methodology of the solutions selected for their respective datasets.</w:t>
      </w:r>
    </w:p>
    <w:p w14:paraId="6DA99F53" w14:textId="67EDB5C4" w:rsidR="00EA5D49" w:rsidRPr="00D00FCA" w:rsidRDefault="00A07352" w:rsidP="00A4216C">
      <w:pPr>
        <w:pStyle w:val="Heading4"/>
        <w:numPr>
          <w:ilvl w:val="1"/>
          <w:numId w:val="15"/>
        </w:numPr>
        <w:rPr>
          <w:sz w:val="18"/>
          <w:szCs w:val="18"/>
        </w:rPr>
      </w:pPr>
      <w:r w:rsidRPr="00D00FCA">
        <w:rPr>
          <w:sz w:val="18"/>
          <w:szCs w:val="18"/>
        </w:rPr>
        <w:t>GENETIC ALGORITHM</w:t>
      </w:r>
    </w:p>
    <w:p w14:paraId="310A12C7" w14:textId="55923BD5" w:rsidR="001C4CD3" w:rsidRPr="00D00FCA" w:rsidRDefault="00EA5D49" w:rsidP="00A4216C">
      <w:pPr>
        <w:pStyle w:val="ListParagraph"/>
        <w:ind w:left="0"/>
        <w:rPr>
          <w:sz w:val="18"/>
          <w:szCs w:val="18"/>
        </w:rPr>
      </w:pPr>
      <w:r w:rsidRPr="00D00FCA">
        <w:rPr>
          <w:sz w:val="18"/>
          <w:szCs w:val="18"/>
        </w:rPr>
        <w:t xml:space="preserve">The GA implemented for dataset 1 and dataset 2 </w:t>
      </w:r>
      <w:r w:rsidR="002D5341" w:rsidRPr="00D00FCA">
        <w:rPr>
          <w:sz w:val="18"/>
          <w:szCs w:val="18"/>
        </w:rPr>
        <w:t xml:space="preserve">evolves over generations a classifier that is able to classify the datasets inputs to get an output. </w:t>
      </w:r>
    </w:p>
    <w:p w14:paraId="4732D7F5" w14:textId="1FFF430A" w:rsidR="00B02BD1" w:rsidRPr="00D00FCA" w:rsidRDefault="002D5341" w:rsidP="00A4216C">
      <w:pPr>
        <w:rPr>
          <w:sz w:val="18"/>
          <w:szCs w:val="18"/>
        </w:rPr>
      </w:pPr>
      <w:r w:rsidRPr="00D00FCA">
        <w:rPr>
          <w:sz w:val="18"/>
          <w:szCs w:val="18"/>
        </w:rPr>
        <w:t>The nature of the datasets being binary, the logical conclusion was to generate a circuit which would pass the datasets values through logic gates to get an output. That is to say, the chromosomes for this GA are a sequence of logical operators, that work against datasets bit values in a reductive fashion, leaving only a single bit value at the end of the operation.</w:t>
      </w:r>
      <w:r w:rsidR="001B2CE0" w:rsidRPr="00D00FCA">
        <w:rPr>
          <w:sz w:val="18"/>
          <w:szCs w:val="18"/>
        </w:rPr>
        <w:t xml:space="preserve"> That is to say, we are more or less using a fitness function to produce a fitness function.</w:t>
      </w:r>
    </w:p>
    <w:p w14:paraId="1EBB8E02" w14:textId="5E19EEE3" w:rsidR="00C74920" w:rsidRPr="00D00FCA" w:rsidRDefault="00C74920" w:rsidP="009C33D0">
      <w:pPr>
        <w:rPr>
          <w:sz w:val="18"/>
          <w:szCs w:val="18"/>
        </w:rPr>
      </w:pPr>
      <w:r w:rsidRPr="00D00FCA">
        <w:rPr>
          <w:sz w:val="18"/>
          <w:szCs w:val="18"/>
        </w:rPr>
        <w:t xml:space="preserve">The chromosomes have a dna attribute which holds the classifier. This attribute is an array of logical </w:t>
      </w:r>
      <w:r w:rsidRPr="00D00FCA">
        <w:rPr>
          <w:sz w:val="18"/>
          <w:szCs w:val="18"/>
        </w:rPr>
        <w:lastRenderedPageBreak/>
        <w:t xml:space="preserve">operators. When the population is randomly initialized at the beginning, the choice has to happen among the available logical operators. </w:t>
      </w:r>
    </w:p>
    <w:p w14:paraId="07A69B74" w14:textId="6C92955B" w:rsidR="001C4CD3" w:rsidRPr="00D00FCA" w:rsidRDefault="002D5341" w:rsidP="00A4216C">
      <w:pPr>
        <w:pStyle w:val="ListParagraph"/>
        <w:ind w:left="0"/>
        <w:rPr>
          <w:sz w:val="18"/>
          <w:szCs w:val="18"/>
        </w:rPr>
      </w:pPr>
      <w:r w:rsidRPr="00D00FCA">
        <w:rPr>
          <w:sz w:val="18"/>
          <w:szCs w:val="18"/>
        </w:rPr>
        <w:t xml:space="preserve">Only positive fitness values are implemented. It works on the basis of the fitness being the number of correct answers a chromosome is able to produce. The success condition of the GA being a chromosome being able to produce a classifier that is able to classify the entire dataset correctly. </w:t>
      </w:r>
    </w:p>
    <w:p w14:paraId="4D77BC82" w14:textId="7BC3C958" w:rsidR="00B02BD1" w:rsidRPr="00D00FCA" w:rsidRDefault="001C4CD3" w:rsidP="00A4216C">
      <w:pPr>
        <w:rPr>
          <w:sz w:val="18"/>
          <w:szCs w:val="18"/>
        </w:rPr>
      </w:pPr>
      <w:r w:rsidRPr="00D00FCA">
        <w:rPr>
          <w:sz w:val="18"/>
          <w:szCs w:val="18"/>
        </w:rPr>
        <w:t>The generation of the new populat</w:t>
      </w:r>
      <w:r w:rsidR="00B02BD1" w:rsidRPr="00D00FCA">
        <w:rPr>
          <w:sz w:val="18"/>
          <w:szCs w:val="18"/>
        </w:rPr>
        <w:t>ion is based on both accept-reject sampling and a tournament selection.</w:t>
      </w:r>
      <w:r w:rsidR="00BD0BF0" w:rsidRPr="00D00FCA">
        <w:rPr>
          <w:sz w:val="18"/>
          <w:szCs w:val="18"/>
        </w:rPr>
        <w:t xml:space="preserve"> In the original implementation, a roulette wheel was used, but this became unwieldy as the used version required a container of chromosomes, clones of the chromosomes existing in in this container as per their fitness ratios, and selecting a chromosome from the container randomly. As the number of chromosomes in the container increases exponentially as the population size increases, this made the program take a long time to process it.</w:t>
      </w:r>
      <w:r w:rsidR="00611A24" w:rsidRPr="00D00FCA">
        <w:rPr>
          <w:sz w:val="18"/>
          <w:szCs w:val="18"/>
        </w:rPr>
        <w:t xml:space="preserve"> It also introduced a lot of noise into the population, as in some iterations, a lot of children chromosome had very bad fitness values. </w:t>
      </w:r>
    </w:p>
    <w:p w14:paraId="3E482D24" w14:textId="2E170B7E" w:rsidR="00BD0BF0" w:rsidRPr="00D00FCA" w:rsidRDefault="00BD0BF0" w:rsidP="00A4216C">
      <w:pPr>
        <w:rPr>
          <w:sz w:val="18"/>
          <w:szCs w:val="18"/>
        </w:rPr>
      </w:pPr>
      <w:r w:rsidRPr="00D00FCA">
        <w:rPr>
          <w:sz w:val="18"/>
          <w:szCs w:val="18"/>
        </w:rPr>
        <w:t xml:space="preserve">The accept-rejection sampling makes the program work a lot faster due to how simple it is. It simply takes simply takes a random chromosome from the current population, generates a random value between 0 and the current best chromosomes fitness value, and if the selected chromosome has a higher fitness, </w:t>
      </w:r>
      <w:r w:rsidR="008E2AFA" w:rsidRPr="00D00FCA">
        <w:rPr>
          <w:sz w:val="18"/>
          <w:szCs w:val="18"/>
        </w:rPr>
        <w:t xml:space="preserve">this chromosome gets selected – this idea is inspired by the JavaScript implementation of the same concept by Daniel Schiffman </w:t>
      </w:r>
      <w:r w:rsidR="008E2AFA" w:rsidRPr="00D00FCA">
        <w:rPr>
          <w:sz w:val="18"/>
          <w:szCs w:val="18"/>
        </w:rPr>
        <w:fldChar w:fldCharType="begin"/>
      </w:r>
      <w:r w:rsidR="008E2AFA" w:rsidRPr="00D00FCA">
        <w:rPr>
          <w:sz w:val="18"/>
          <w:szCs w:val="18"/>
        </w:rPr>
        <w:instrText xml:space="preserve"> ADDIN ZOTERO_ITEM CSL_CITATION {"citationID":"pABFMWKV","properties":{"formattedCitation":"(The Coding Train, n.d.)","plainCitation":"(The Coding Train, n.d.)","noteIndex":0},"citationItems":[{"id":385,"uris":["http://zotero.org/users/local/xl4RqLjq/items/Z38SARD9"],"uri":["http://zotero.org/users/local/xl4RqLjq/items/Z38SARD9"],"itemData":{"id":385,"type":"motion_picture","abstract":"In this Genetic Algorithm video, I discuss improvements and strategies for \"pool selection\" (such as rejection sampling / monte carlo simulation) to pick \"parents\" based on probabilities mapped to their fitness score. https://thecodingtrain.com/more/archi...\n\n</w:instrText>
      </w:r>
      <w:r w:rsidR="008E2AFA" w:rsidRPr="00D00FCA">
        <w:rPr>
          <w:rFonts w:ascii="Segoe UI Emoji" w:hAnsi="Segoe UI Emoji" w:cs="Segoe UI Emoji"/>
          <w:sz w:val="18"/>
          <w:szCs w:val="18"/>
        </w:rPr>
        <w:instrText>🕹</w:instrText>
      </w:r>
      <w:r w:rsidR="008E2AFA" w:rsidRPr="00D00FCA">
        <w:rPr>
          <w:sz w:val="18"/>
          <w:szCs w:val="18"/>
        </w:rPr>
        <w:instrText>️ p5.js Web Editor Sketch: https://editor.p5js.org/codingtrain/s...\n\n</w:instrText>
      </w:r>
      <w:r w:rsidR="008E2AFA" w:rsidRPr="00D00FCA">
        <w:rPr>
          <w:rFonts w:ascii="Segoe UI Emoji" w:hAnsi="Segoe UI Emoji" w:cs="Segoe UI Emoji"/>
          <w:sz w:val="18"/>
          <w:szCs w:val="18"/>
        </w:rPr>
        <w:instrText>🎥</w:instrText>
      </w:r>
      <w:r w:rsidR="008E2AFA" w:rsidRPr="00D00FCA">
        <w:rPr>
          <w:sz w:val="18"/>
          <w:szCs w:val="18"/>
        </w:rPr>
        <w:instrText xml:space="preserve"> Previous video: https://youtu.be/HzaLIO9dLbA?list=RxT...\n</w:instrText>
      </w:r>
      <w:r w:rsidR="008E2AFA" w:rsidRPr="00D00FCA">
        <w:rPr>
          <w:rFonts w:ascii="Segoe UI Emoji" w:hAnsi="Segoe UI Emoji" w:cs="Segoe UI Emoji"/>
          <w:sz w:val="18"/>
          <w:szCs w:val="18"/>
        </w:rPr>
        <w:instrText>🎥</w:instrText>
      </w:r>
      <w:r w:rsidR="008E2AFA" w:rsidRPr="00D00FCA">
        <w:rPr>
          <w:sz w:val="18"/>
          <w:szCs w:val="18"/>
        </w:rPr>
        <w:instrText xml:space="preserve"> Next video: https://youtu.be/ETphJASzYes?list=RxT...\n</w:instrText>
      </w:r>
      <w:r w:rsidR="008E2AFA" w:rsidRPr="00D00FCA">
        <w:rPr>
          <w:rFonts w:ascii="Segoe UI Emoji" w:hAnsi="Segoe UI Emoji" w:cs="Segoe UI Emoji"/>
          <w:sz w:val="18"/>
          <w:szCs w:val="18"/>
        </w:rPr>
        <w:instrText>🎥</w:instrText>
      </w:r>
      <w:r w:rsidR="008E2AFA" w:rsidRPr="00D00FCA">
        <w:rPr>
          <w:sz w:val="18"/>
          <w:szCs w:val="18"/>
        </w:rPr>
        <w:instrText xml:space="preserve"> All videos: https://www.youtube.com/playlist?list...\n\nLinks discussed in this video:\n</w:instrText>
      </w:r>
      <w:r w:rsidR="008E2AFA" w:rsidRPr="00D00FCA">
        <w:rPr>
          <w:rFonts w:ascii="Segoe UI Emoji" w:hAnsi="Segoe UI Emoji" w:cs="Segoe UI Emoji"/>
          <w:sz w:val="18"/>
          <w:szCs w:val="18"/>
        </w:rPr>
        <w:instrText>🔗</w:instrText>
      </w:r>
      <w:r w:rsidR="008E2AFA" w:rsidRPr="00D00FCA">
        <w:rPr>
          <w:sz w:val="18"/>
          <w:szCs w:val="18"/>
        </w:rPr>
        <w:instrText xml:space="preserve"> Pool Selection: https://github.com/CodingTrain/Rainbo...\n</w:instrText>
      </w:r>
      <w:r w:rsidR="008E2AFA" w:rsidRPr="00D00FCA">
        <w:rPr>
          <w:rFonts w:ascii="Segoe UI Emoji" w:hAnsi="Segoe UI Emoji" w:cs="Segoe UI Emoji"/>
          <w:sz w:val="18"/>
          <w:szCs w:val="18"/>
        </w:rPr>
        <w:instrText>🔗</w:instrText>
      </w:r>
      <w:r w:rsidR="008E2AFA" w:rsidRPr="00D00FCA">
        <w:rPr>
          <w:sz w:val="18"/>
          <w:szCs w:val="18"/>
        </w:rPr>
        <w:instrText xml:space="preserve"> Rejection Sampling (Wikipedia): https://en.wikipedia.org/wiki/Rejecti...\n\nTimestamps:\n0:00 Hello and welcome!\n0:25 Let's talk about my algorithm for selection.\n2:02 Explain! Rejection sampling (accept reject).\n5:00 Let's look at a accept reject example in processing.\n7:17 Code! Let's make an acceptReject() function!\n12:31 Whoops! There's a few things we need to fix.\n15:52 Thanks for watching!\n\n</w:instrText>
      </w:r>
      <w:r w:rsidR="008E2AFA" w:rsidRPr="00D00FCA">
        <w:rPr>
          <w:rFonts w:ascii="Segoe UI Emoji" w:hAnsi="Segoe UI Emoji" w:cs="Segoe UI Emoji"/>
          <w:sz w:val="18"/>
          <w:szCs w:val="18"/>
        </w:rPr>
        <w:instrText>🚂</w:instrText>
      </w:r>
      <w:r w:rsidR="008E2AFA" w:rsidRPr="00D00FCA">
        <w:rPr>
          <w:sz w:val="18"/>
          <w:szCs w:val="18"/>
        </w:rPr>
        <w:instrText xml:space="preserve"> Website: http://thecodingtrain.com/\n</w:instrText>
      </w:r>
      <w:r w:rsidR="008E2AFA" w:rsidRPr="00D00FCA">
        <w:rPr>
          <w:rFonts w:ascii="Segoe UI Emoji" w:hAnsi="Segoe UI Emoji" w:cs="Segoe UI Emoji"/>
          <w:sz w:val="18"/>
          <w:szCs w:val="18"/>
        </w:rPr>
        <w:instrText>👾</w:instrText>
      </w:r>
      <w:r w:rsidR="008E2AFA" w:rsidRPr="00D00FCA">
        <w:rPr>
          <w:sz w:val="18"/>
          <w:szCs w:val="18"/>
        </w:rPr>
        <w:instrText xml:space="preserve"> Share Your Creation! https://thecodingtrain.com/Guides/com...\n</w:instrText>
      </w:r>
      <w:r w:rsidR="008E2AFA" w:rsidRPr="00D00FCA">
        <w:rPr>
          <w:rFonts w:ascii="Segoe UI Emoji" w:hAnsi="Segoe UI Emoji" w:cs="Segoe UI Emoji"/>
          <w:sz w:val="18"/>
          <w:szCs w:val="18"/>
        </w:rPr>
        <w:instrText>🚩</w:instrText>
      </w:r>
      <w:r w:rsidR="008E2AFA" w:rsidRPr="00D00FCA">
        <w:rPr>
          <w:sz w:val="18"/>
          <w:szCs w:val="18"/>
        </w:rPr>
        <w:instrText xml:space="preserve"> Suggest Topics: https://github.com/CodingTrain/Rainbo...\n</w:instrText>
      </w:r>
      <w:r w:rsidR="008E2AFA" w:rsidRPr="00D00FCA">
        <w:rPr>
          <w:rFonts w:ascii="Segoe UI Emoji" w:hAnsi="Segoe UI Emoji" w:cs="Segoe UI Emoji"/>
          <w:sz w:val="18"/>
          <w:szCs w:val="18"/>
        </w:rPr>
        <w:instrText>💡</w:instrText>
      </w:r>
      <w:r w:rsidR="008E2AFA" w:rsidRPr="00D00FCA">
        <w:rPr>
          <w:sz w:val="18"/>
          <w:szCs w:val="18"/>
        </w:rPr>
        <w:instrText xml:space="preserve"> GitHub: https://github.com/CodingTrain\n</w:instrText>
      </w:r>
      <w:r w:rsidR="008E2AFA" w:rsidRPr="00D00FCA">
        <w:rPr>
          <w:rFonts w:ascii="Segoe UI Emoji" w:hAnsi="Segoe UI Emoji" w:cs="Segoe UI Emoji"/>
          <w:sz w:val="18"/>
          <w:szCs w:val="18"/>
        </w:rPr>
        <w:instrText>💬</w:instrText>
      </w:r>
      <w:r w:rsidR="008E2AFA" w:rsidRPr="00D00FCA">
        <w:rPr>
          <w:sz w:val="18"/>
          <w:szCs w:val="18"/>
        </w:rPr>
        <w:instrText xml:space="preserve"> Discord: https://discord.gg/hPuGy2g\n</w:instrText>
      </w:r>
      <w:r w:rsidR="008E2AFA" w:rsidRPr="00D00FCA">
        <w:rPr>
          <w:rFonts w:ascii="Segoe UI Emoji" w:hAnsi="Segoe UI Emoji" w:cs="Segoe UI Emoji"/>
          <w:sz w:val="18"/>
          <w:szCs w:val="18"/>
        </w:rPr>
        <w:instrText>💖</w:instrText>
      </w:r>
      <w:r w:rsidR="008E2AFA" w:rsidRPr="00D00FCA">
        <w:rPr>
          <w:sz w:val="18"/>
          <w:szCs w:val="18"/>
        </w:rPr>
        <w:instrText xml:space="preserve"> Membership: http://youtube.com/thecodingtrain/join\n</w:instrText>
      </w:r>
      <w:r w:rsidR="008E2AFA" w:rsidRPr="00D00FCA">
        <w:rPr>
          <w:rFonts w:ascii="Segoe UI Emoji" w:hAnsi="Segoe UI Emoji" w:cs="Segoe UI Emoji"/>
          <w:sz w:val="18"/>
          <w:szCs w:val="18"/>
        </w:rPr>
        <w:instrText>🛒</w:instrText>
      </w:r>
      <w:r w:rsidR="008E2AFA" w:rsidRPr="00D00FCA">
        <w:rPr>
          <w:sz w:val="18"/>
          <w:szCs w:val="18"/>
        </w:rPr>
        <w:instrText xml:space="preserve"> Store: https://standard.tv/codingtrain\n</w:instrText>
      </w:r>
      <w:r w:rsidR="008E2AFA" w:rsidRPr="00D00FCA">
        <w:rPr>
          <w:rFonts w:ascii="Segoe UI Emoji" w:hAnsi="Segoe UI Emoji" w:cs="Segoe UI Emoji"/>
          <w:sz w:val="18"/>
          <w:szCs w:val="18"/>
        </w:rPr>
        <w:instrText>📚</w:instrText>
      </w:r>
      <w:r w:rsidR="008E2AFA" w:rsidRPr="00D00FCA">
        <w:rPr>
          <w:sz w:val="18"/>
          <w:szCs w:val="18"/>
        </w:rPr>
        <w:instrText xml:space="preserve"> Books: https://www.amazon.com/shop/thecoding...\n</w:instrText>
      </w:r>
      <w:r w:rsidR="008E2AFA" w:rsidRPr="00D00FCA">
        <w:rPr>
          <w:rFonts w:ascii="Segoe UI Emoji" w:hAnsi="Segoe UI Emoji" w:cs="Segoe UI Emoji"/>
          <w:sz w:val="18"/>
          <w:szCs w:val="18"/>
        </w:rPr>
        <w:instrText>🖋</w:instrText>
      </w:r>
      <w:r w:rsidR="008E2AFA" w:rsidRPr="00D00FCA">
        <w:rPr>
          <w:sz w:val="18"/>
          <w:szCs w:val="18"/>
        </w:rPr>
        <w:instrText>️ Twitter: https://twitter.com/thecodingtrain\n</w:instrText>
      </w:r>
      <w:r w:rsidR="008E2AFA" w:rsidRPr="00D00FCA">
        <w:rPr>
          <w:rFonts w:ascii="Segoe UI Emoji" w:hAnsi="Segoe UI Emoji" w:cs="Segoe UI Emoji"/>
          <w:sz w:val="18"/>
          <w:szCs w:val="18"/>
        </w:rPr>
        <w:instrText>📸</w:instrText>
      </w:r>
      <w:r w:rsidR="008E2AFA" w:rsidRPr="00D00FCA">
        <w:rPr>
          <w:sz w:val="18"/>
          <w:szCs w:val="18"/>
        </w:rPr>
        <w:instrText xml:space="preserve"> Instagram: https://www.instagram.com/the.coding....\n\n</w:instrText>
      </w:r>
      <w:r w:rsidR="008E2AFA" w:rsidRPr="00D00FCA">
        <w:rPr>
          <w:rFonts w:ascii="Segoe UI Emoji" w:hAnsi="Segoe UI Emoji" w:cs="Segoe UI Emoji"/>
          <w:sz w:val="18"/>
          <w:szCs w:val="18"/>
        </w:rPr>
        <w:instrText>🎥</w:instrText>
      </w:r>
      <w:r w:rsidR="008E2AFA" w:rsidRPr="00D00FCA">
        <w:rPr>
          <w:sz w:val="18"/>
          <w:szCs w:val="18"/>
        </w:rPr>
        <w:instrText xml:space="preserve"> Coding Challenges: https://www.youtube.com/playlist?list...\n</w:instrText>
      </w:r>
      <w:r w:rsidR="008E2AFA" w:rsidRPr="00D00FCA">
        <w:rPr>
          <w:rFonts w:ascii="Segoe UI Emoji" w:hAnsi="Segoe UI Emoji" w:cs="Segoe UI Emoji"/>
          <w:sz w:val="18"/>
          <w:szCs w:val="18"/>
        </w:rPr>
        <w:instrText>🎥</w:instrText>
      </w:r>
      <w:r w:rsidR="008E2AFA" w:rsidRPr="00D00FCA">
        <w:rPr>
          <w:sz w:val="18"/>
          <w:szCs w:val="18"/>
        </w:rPr>
        <w:instrText xml:space="preserve"> Intro to Programming: https://www.youtube.com/playlist?list...\n\n</w:instrText>
      </w:r>
      <w:r w:rsidR="008E2AFA" w:rsidRPr="00D00FCA">
        <w:rPr>
          <w:rFonts w:ascii="Segoe UI Emoji" w:hAnsi="Segoe UI Emoji" w:cs="Segoe UI Emoji"/>
          <w:sz w:val="18"/>
          <w:szCs w:val="18"/>
        </w:rPr>
        <w:instrText>🔗</w:instrText>
      </w:r>
      <w:r w:rsidR="008E2AFA" w:rsidRPr="00D00FCA">
        <w:rPr>
          <w:sz w:val="18"/>
          <w:szCs w:val="18"/>
        </w:rPr>
        <w:instrText xml:space="preserve"> p5.js: https://p5js.org\n</w:instrText>
      </w:r>
      <w:r w:rsidR="008E2AFA" w:rsidRPr="00D00FCA">
        <w:rPr>
          <w:rFonts w:ascii="Segoe UI Emoji" w:hAnsi="Segoe UI Emoji" w:cs="Segoe UI Emoji"/>
          <w:sz w:val="18"/>
          <w:szCs w:val="18"/>
        </w:rPr>
        <w:instrText>🔗</w:instrText>
      </w:r>
      <w:r w:rsidR="008E2AFA" w:rsidRPr="00D00FCA">
        <w:rPr>
          <w:sz w:val="18"/>
          <w:szCs w:val="18"/>
        </w:rPr>
        <w:instrText xml:space="preserve"> p5.js Web Editor: https://editor.p5js.org/\n</w:instrText>
      </w:r>
      <w:r w:rsidR="008E2AFA" w:rsidRPr="00D00FCA">
        <w:rPr>
          <w:rFonts w:ascii="Segoe UI Emoji" w:hAnsi="Segoe UI Emoji" w:cs="Segoe UI Emoji"/>
          <w:sz w:val="18"/>
          <w:szCs w:val="18"/>
        </w:rPr>
        <w:instrText>🔗</w:instrText>
      </w:r>
      <w:r w:rsidR="008E2AFA" w:rsidRPr="00D00FCA">
        <w:rPr>
          <w:sz w:val="18"/>
          <w:szCs w:val="18"/>
        </w:rPr>
        <w:instrText xml:space="preserve"> Processing: https://processing.org\n\n</w:instrText>
      </w:r>
      <w:r w:rsidR="008E2AFA" w:rsidRPr="00D00FCA">
        <w:rPr>
          <w:rFonts w:ascii="Segoe UI Emoji" w:hAnsi="Segoe UI Emoji" w:cs="Segoe UI Emoji"/>
          <w:sz w:val="18"/>
          <w:szCs w:val="18"/>
        </w:rPr>
        <w:instrText>📄</w:instrText>
      </w:r>
      <w:r w:rsidR="008E2AFA" w:rsidRPr="00D00FCA">
        <w:rPr>
          <w:sz w:val="18"/>
          <w:szCs w:val="18"/>
        </w:rPr>
        <w:instrText xml:space="preserve"> Code of Conduct: https://github.com/CodingTrain/Code-o...","dimensions":"16:31","source":"YouTube","title":"9.7: Genetic Algorithm: Pool Selection - The Nature of Code","title-short":"9.7","URL":"https://www.youtube.com/watch?v=816ayuhDo0E&amp;list=PLRqwX-V7Uu6bJM3VgzjNV5YxVxUwzALHV&amp;index=10","author":[{"literal":"The Coding Train"}],"accessed":{"date-parts":[["2021",8,7]]}}}],"schema":"https://github.com/citation-style-language/schema/raw/master/csl-citation.json"} </w:instrText>
      </w:r>
      <w:r w:rsidR="008E2AFA" w:rsidRPr="00D00FCA">
        <w:rPr>
          <w:sz w:val="18"/>
          <w:szCs w:val="18"/>
        </w:rPr>
        <w:fldChar w:fldCharType="separate"/>
      </w:r>
      <w:r w:rsidR="008E2AFA" w:rsidRPr="00D00FCA">
        <w:rPr>
          <w:rFonts w:ascii="Arial" w:hAnsi="Arial" w:cs="Arial"/>
          <w:sz w:val="18"/>
          <w:szCs w:val="18"/>
        </w:rPr>
        <w:t>(The Coding Train, n.d.)</w:t>
      </w:r>
      <w:r w:rsidR="008E2AFA" w:rsidRPr="00D00FCA">
        <w:rPr>
          <w:sz w:val="18"/>
          <w:szCs w:val="18"/>
        </w:rPr>
        <w:fldChar w:fldCharType="end"/>
      </w:r>
      <w:r w:rsidR="008E2AFA" w:rsidRPr="00D00FCA">
        <w:rPr>
          <w:sz w:val="18"/>
          <w:szCs w:val="18"/>
        </w:rPr>
        <w:t xml:space="preserve">. Two such chromosomes are selected, one point cross over from the mid-point is done, a mutation factor is then introduced at this point. This results in an output of two children chromosome and a clone of the main parent. </w:t>
      </w:r>
    </w:p>
    <w:p w14:paraId="4A3A78DE" w14:textId="505EDD86" w:rsidR="008E2AFA" w:rsidRPr="00D00FCA" w:rsidRDefault="008E2AFA" w:rsidP="00A4216C">
      <w:pPr>
        <w:rPr>
          <w:sz w:val="18"/>
          <w:szCs w:val="18"/>
        </w:rPr>
      </w:pPr>
      <w:r w:rsidRPr="00D00FCA">
        <w:rPr>
          <w:sz w:val="18"/>
          <w:szCs w:val="18"/>
        </w:rPr>
        <w:t>The resulting three chromosomes are then put in a tournament selection process, and the chromosome with the highest fitness enters the new population.</w:t>
      </w:r>
    </w:p>
    <w:p w14:paraId="0C9806E8" w14:textId="21E6165A" w:rsidR="001C4CD3" w:rsidRPr="00D00FCA" w:rsidRDefault="001C4CD3" w:rsidP="00A4216C">
      <w:pPr>
        <w:pStyle w:val="ListParagraph"/>
        <w:ind w:left="0"/>
        <w:rPr>
          <w:sz w:val="18"/>
          <w:szCs w:val="18"/>
        </w:rPr>
      </w:pPr>
      <w:r w:rsidRPr="00D00FCA">
        <w:rPr>
          <w:sz w:val="18"/>
          <w:szCs w:val="18"/>
        </w:rPr>
        <w:t>Algorithm:</w:t>
      </w:r>
    </w:p>
    <w:p w14:paraId="5B20BF79" w14:textId="7453F8DD" w:rsidR="001C4CD3" w:rsidRPr="00D00FCA" w:rsidRDefault="001C4CD3" w:rsidP="00A4216C">
      <w:pPr>
        <w:pStyle w:val="ListParagraph"/>
        <w:numPr>
          <w:ilvl w:val="0"/>
          <w:numId w:val="8"/>
        </w:numPr>
        <w:ind w:left="360"/>
        <w:rPr>
          <w:sz w:val="18"/>
          <w:szCs w:val="18"/>
        </w:rPr>
      </w:pPr>
      <w:r w:rsidRPr="00D00FCA">
        <w:rPr>
          <w:sz w:val="18"/>
          <w:szCs w:val="18"/>
        </w:rPr>
        <w:t xml:space="preserve">A population of random chromones are generated. </w:t>
      </w:r>
    </w:p>
    <w:p w14:paraId="547F2D7F" w14:textId="5F3CB59F" w:rsidR="001C4CD3" w:rsidRPr="00D00FCA" w:rsidRDefault="001C4CD3" w:rsidP="00A4216C">
      <w:pPr>
        <w:pStyle w:val="ListParagraph"/>
        <w:numPr>
          <w:ilvl w:val="0"/>
          <w:numId w:val="8"/>
        </w:numPr>
        <w:ind w:left="360"/>
        <w:rPr>
          <w:sz w:val="18"/>
          <w:szCs w:val="18"/>
        </w:rPr>
      </w:pPr>
      <w:r w:rsidRPr="00D00FCA">
        <w:rPr>
          <w:sz w:val="18"/>
          <w:szCs w:val="18"/>
        </w:rPr>
        <w:t>Fitness is calculated.</w:t>
      </w:r>
    </w:p>
    <w:p w14:paraId="37108DFF" w14:textId="1CE14AA8" w:rsidR="001C4CD3" w:rsidRPr="00D00FCA" w:rsidRDefault="001C4CD3" w:rsidP="00A4216C">
      <w:pPr>
        <w:pStyle w:val="ListParagraph"/>
        <w:numPr>
          <w:ilvl w:val="0"/>
          <w:numId w:val="8"/>
        </w:numPr>
        <w:ind w:left="360"/>
        <w:rPr>
          <w:sz w:val="18"/>
          <w:szCs w:val="18"/>
        </w:rPr>
      </w:pPr>
      <w:r w:rsidRPr="00D00FCA">
        <w:rPr>
          <w:sz w:val="18"/>
          <w:szCs w:val="18"/>
        </w:rPr>
        <w:t>Natural selection</w:t>
      </w:r>
    </w:p>
    <w:p w14:paraId="09F9D624" w14:textId="6453907E" w:rsidR="001C4CD3" w:rsidRPr="00D00FCA" w:rsidRDefault="001C4CD3" w:rsidP="00A4216C">
      <w:pPr>
        <w:pStyle w:val="ListParagraph"/>
        <w:numPr>
          <w:ilvl w:val="0"/>
          <w:numId w:val="8"/>
        </w:numPr>
        <w:ind w:left="360"/>
        <w:rPr>
          <w:sz w:val="18"/>
          <w:szCs w:val="18"/>
        </w:rPr>
      </w:pPr>
      <w:r w:rsidRPr="00D00FCA">
        <w:rPr>
          <w:sz w:val="18"/>
          <w:szCs w:val="18"/>
        </w:rPr>
        <w:t>New population generation</w:t>
      </w:r>
    </w:p>
    <w:p w14:paraId="74DB2EAD" w14:textId="2670547C" w:rsidR="001C4CD3" w:rsidRPr="00D00FCA" w:rsidRDefault="001C4CD3" w:rsidP="00A4216C">
      <w:pPr>
        <w:pStyle w:val="ListParagraph"/>
        <w:numPr>
          <w:ilvl w:val="0"/>
          <w:numId w:val="8"/>
        </w:numPr>
        <w:ind w:left="360"/>
        <w:rPr>
          <w:sz w:val="18"/>
          <w:szCs w:val="18"/>
        </w:rPr>
      </w:pPr>
      <w:r w:rsidRPr="00D00FCA">
        <w:rPr>
          <w:sz w:val="18"/>
          <w:szCs w:val="18"/>
        </w:rPr>
        <w:t>Evaluation</w:t>
      </w:r>
    </w:p>
    <w:p w14:paraId="719F98CD" w14:textId="5A191452" w:rsidR="00A07352" w:rsidRPr="00D00FCA" w:rsidRDefault="001C4CD3" w:rsidP="00A4216C">
      <w:pPr>
        <w:rPr>
          <w:sz w:val="18"/>
          <w:szCs w:val="18"/>
        </w:rPr>
      </w:pPr>
      <w:r w:rsidRPr="00D00FCA">
        <w:rPr>
          <w:sz w:val="18"/>
          <w:szCs w:val="18"/>
        </w:rPr>
        <w:t xml:space="preserve">Repeat from step 2, if evaluation condition is not met, until either the perfect chromosome is generated, or the maximum number of generations have been met. </w:t>
      </w:r>
    </w:p>
    <w:p w14:paraId="5E02C5A0" w14:textId="20AF4943" w:rsidR="00A4216C" w:rsidRPr="00D00FCA" w:rsidRDefault="00A4216C" w:rsidP="00A4216C">
      <w:pPr>
        <w:pStyle w:val="Heading4"/>
        <w:numPr>
          <w:ilvl w:val="1"/>
          <w:numId w:val="15"/>
        </w:numPr>
        <w:rPr>
          <w:sz w:val="18"/>
          <w:szCs w:val="18"/>
        </w:rPr>
      </w:pPr>
      <w:r w:rsidRPr="00D00FCA">
        <w:rPr>
          <w:sz w:val="18"/>
          <w:szCs w:val="18"/>
        </w:rPr>
        <w:t>NEURAL NETWORK</w:t>
      </w:r>
    </w:p>
    <w:p w14:paraId="3393CEE4" w14:textId="5D1C34C5" w:rsidR="00EF462D" w:rsidRPr="00D00FCA" w:rsidRDefault="008E2AFA" w:rsidP="00A4216C">
      <w:pPr>
        <w:rPr>
          <w:sz w:val="18"/>
          <w:szCs w:val="18"/>
        </w:rPr>
      </w:pPr>
      <w:r w:rsidRPr="00D00FCA">
        <w:rPr>
          <w:sz w:val="18"/>
          <w:szCs w:val="18"/>
          <w:highlight w:val="yellow"/>
        </w:rPr>
        <w:t>The</w:t>
      </w:r>
      <w:r w:rsidRPr="00D00FCA">
        <w:rPr>
          <w:sz w:val="18"/>
          <w:szCs w:val="18"/>
        </w:rPr>
        <w:t xml:space="preserve"> </w:t>
      </w:r>
    </w:p>
    <w:p w14:paraId="5ADC60DC" w14:textId="77777777" w:rsidR="00A07352" w:rsidRPr="00D00FCA" w:rsidRDefault="00A07352" w:rsidP="00A4216C">
      <w:pPr>
        <w:pStyle w:val="Heading2"/>
        <w:numPr>
          <w:ilvl w:val="0"/>
          <w:numId w:val="0"/>
        </w:numPr>
        <w:rPr>
          <w:sz w:val="18"/>
          <w:szCs w:val="18"/>
        </w:rPr>
      </w:pPr>
    </w:p>
    <w:p w14:paraId="3565C7DB" w14:textId="3883ABD7" w:rsidR="004C294E" w:rsidRPr="00D00FCA" w:rsidRDefault="004C294E" w:rsidP="004C294E">
      <w:pPr>
        <w:pStyle w:val="Heading2"/>
        <w:rPr>
          <w:sz w:val="18"/>
          <w:szCs w:val="18"/>
        </w:rPr>
      </w:pPr>
      <w:r w:rsidRPr="00D00FCA">
        <w:rPr>
          <w:sz w:val="18"/>
          <w:szCs w:val="18"/>
        </w:rPr>
        <w:t>EXPERIMENTATION</w:t>
      </w:r>
    </w:p>
    <w:p w14:paraId="4B5C430D" w14:textId="0D11EB59" w:rsidR="004C294E" w:rsidRPr="00D00FCA" w:rsidRDefault="004C294E" w:rsidP="004C294E">
      <w:pPr>
        <w:pStyle w:val="Heading4"/>
        <w:ind w:left="360"/>
        <w:rPr>
          <w:sz w:val="18"/>
          <w:szCs w:val="18"/>
        </w:rPr>
      </w:pPr>
      <w:r w:rsidRPr="00D00FCA">
        <w:rPr>
          <w:sz w:val="18"/>
          <w:szCs w:val="18"/>
        </w:rPr>
        <w:t>4.1 DATASET 1</w:t>
      </w:r>
    </w:p>
    <w:p w14:paraId="037E7CAB" w14:textId="5F34AE2C" w:rsidR="004C294E" w:rsidRPr="00D00FCA" w:rsidRDefault="00353FCE" w:rsidP="004C294E">
      <w:pPr>
        <w:rPr>
          <w:sz w:val="18"/>
          <w:szCs w:val="18"/>
        </w:rPr>
      </w:pPr>
      <w:r w:rsidRPr="00D00FCA">
        <w:rPr>
          <w:sz w:val="18"/>
          <w:szCs w:val="18"/>
        </w:rPr>
        <w:t xml:space="preserve">Dataset one has 32 rows. Each consisting of a bitstring of length 5 and the output that it produces, which is a binary value. Form example, the first row of the dataset 1 is “00000 0”. This means that the input “00000” produces the output of “0”. </w:t>
      </w:r>
    </w:p>
    <w:p w14:paraId="0A7B4D88" w14:textId="7AE7E325" w:rsidR="001B2CE0" w:rsidRPr="00D00FCA" w:rsidRDefault="006F46FB" w:rsidP="001B2CE0">
      <w:pPr>
        <w:rPr>
          <w:sz w:val="18"/>
          <w:szCs w:val="18"/>
        </w:rPr>
      </w:pPr>
      <w:r w:rsidRPr="00D00FCA">
        <w:rPr>
          <w:sz w:val="18"/>
          <w:szCs w:val="18"/>
        </w:rPr>
        <w:t>One of the main differences in dataset 1 and 2 is the length of the input bitstring. The implemented GA works on both these datasets, but the fitness function applied is slightly different for both. The ‘gates’ through which the datasets input bits are passed through have been arbitrarily decided</w:t>
      </w:r>
      <w:r w:rsidR="001B2CE0" w:rsidRPr="00D00FCA">
        <w:rPr>
          <w:sz w:val="18"/>
          <w:szCs w:val="18"/>
        </w:rPr>
        <w:t>. Each chromosome has dna (an array) attribute. This is the attribute which holds the series of logical operators that are to be used for it.</w:t>
      </w:r>
      <w:r w:rsidR="00B03A5D" w:rsidRPr="00D00FCA">
        <w:rPr>
          <w:sz w:val="18"/>
          <w:szCs w:val="18"/>
        </w:rPr>
        <w:t xml:space="preserve"> </w:t>
      </w:r>
      <w:r w:rsidR="001B2CE0" w:rsidRPr="00D00FCA">
        <w:rPr>
          <w:sz w:val="18"/>
          <w:szCs w:val="18"/>
        </w:rPr>
        <w:t xml:space="preserve"> </w:t>
      </w:r>
    </w:p>
    <w:p w14:paraId="741226F4" w14:textId="7484D069" w:rsidR="001B2CE0" w:rsidRPr="00D00FCA" w:rsidRDefault="001B2CE0" w:rsidP="001B2CE0">
      <w:pPr>
        <w:rPr>
          <w:sz w:val="18"/>
          <w:szCs w:val="18"/>
        </w:rPr>
      </w:pPr>
      <w:r w:rsidRPr="00D00FCA">
        <w:rPr>
          <w:sz w:val="18"/>
          <w:szCs w:val="18"/>
        </w:rPr>
        <w:t xml:space="preserve">The fitness function works by looping through the genes (elements) of the dna, and mapping the input values to a series of </w:t>
      </w:r>
      <w:r w:rsidR="00B03A5D" w:rsidRPr="00D00FCA">
        <w:rPr>
          <w:sz w:val="18"/>
          <w:szCs w:val="18"/>
        </w:rPr>
        <w:t xml:space="preserve">hardcoded </w:t>
      </w:r>
      <w:r w:rsidRPr="00D00FCA">
        <w:rPr>
          <w:sz w:val="18"/>
          <w:szCs w:val="18"/>
        </w:rPr>
        <w:t xml:space="preserve">mappings. </w:t>
      </w:r>
      <w:r w:rsidR="00B03A5D" w:rsidRPr="00D00FCA">
        <w:rPr>
          <w:sz w:val="18"/>
          <w:szCs w:val="18"/>
        </w:rPr>
        <w:t>Since dataset 1 is being utilized in this section, this means only bits in the range of 1 and 5 can be used. For example, this</w:t>
      </w:r>
      <w:r w:rsidRPr="00D00FCA">
        <w:rPr>
          <w:sz w:val="18"/>
          <w:szCs w:val="18"/>
        </w:rPr>
        <w:t xml:space="preserve"> can mean the 1</w:t>
      </w:r>
      <w:r w:rsidRPr="00D00FCA">
        <w:rPr>
          <w:sz w:val="18"/>
          <w:szCs w:val="18"/>
          <w:vertAlign w:val="superscript"/>
        </w:rPr>
        <w:t>st</w:t>
      </w:r>
      <w:r w:rsidRPr="00D00FCA">
        <w:rPr>
          <w:sz w:val="18"/>
          <w:szCs w:val="18"/>
        </w:rPr>
        <w:t xml:space="preserve"> gene will map to the 2</w:t>
      </w:r>
      <w:r w:rsidRPr="00D00FCA">
        <w:rPr>
          <w:sz w:val="18"/>
          <w:szCs w:val="18"/>
          <w:vertAlign w:val="superscript"/>
        </w:rPr>
        <w:t>nd</w:t>
      </w:r>
      <w:r w:rsidRPr="00D00FCA">
        <w:rPr>
          <w:sz w:val="18"/>
          <w:szCs w:val="18"/>
        </w:rPr>
        <w:t xml:space="preserve"> dataset input bit or something similar to get an output.</w:t>
      </w:r>
      <w:r w:rsidR="00B03A5D" w:rsidRPr="00D00FCA">
        <w:rPr>
          <w:sz w:val="18"/>
          <w:szCs w:val="18"/>
        </w:rPr>
        <w:t xml:space="preserve"> T</w:t>
      </w:r>
      <w:r w:rsidRPr="00D00FCA">
        <w:rPr>
          <w:sz w:val="18"/>
          <w:szCs w:val="18"/>
        </w:rPr>
        <w:t>his output is chained as an input to the next gene with another input bit. The gene is exhausted with all or some of the input bits, and we finally have a single binary output.</w:t>
      </w:r>
      <w:r w:rsidR="00B03A5D" w:rsidRPr="00D00FCA">
        <w:rPr>
          <w:sz w:val="18"/>
          <w:szCs w:val="18"/>
        </w:rPr>
        <w:t xml:space="preserve"> Please note that the produced output is initialized at 1, and should be considered a bias.</w:t>
      </w:r>
      <w:r w:rsidRPr="00D00FCA">
        <w:rPr>
          <w:sz w:val="18"/>
          <w:szCs w:val="18"/>
        </w:rPr>
        <w:t xml:space="preserve"> The produced output is compared to the actual output, and if it matches, this chromosome gets an increase of fitness of 1 point. </w:t>
      </w:r>
    </w:p>
    <w:p w14:paraId="407C37CF" w14:textId="7875C847" w:rsidR="00DB06A6" w:rsidRPr="00D00FCA" w:rsidRDefault="001B2CE0" w:rsidP="001B2CE0">
      <w:pPr>
        <w:rPr>
          <w:sz w:val="18"/>
          <w:szCs w:val="18"/>
        </w:rPr>
      </w:pPr>
      <w:r w:rsidRPr="00D00FCA">
        <w:rPr>
          <w:sz w:val="18"/>
          <w:szCs w:val="18"/>
        </w:rPr>
        <w:t xml:space="preserve">Each chromosome loops through the entire dataset, and we get a </w:t>
      </w:r>
      <w:r w:rsidR="00B03A5D" w:rsidRPr="00D00FCA">
        <w:rPr>
          <w:sz w:val="18"/>
          <w:szCs w:val="18"/>
        </w:rPr>
        <w:t xml:space="preserve">final </w:t>
      </w:r>
      <w:r w:rsidRPr="00D00FCA">
        <w:rPr>
          <w:sz w:val="18"/>
          <w:szCs w:val="18"/>
        </w:rPr>
        <w:t>fitness value</w:t>
      </w:r>
      <w:r w:rsidR="00B03A5D" w:rsidRPr="00D00FCA">
        <w:rPr>
          <w:sz w:val="18"/>
          <w:szCs w:val="18"/>
        </w:rPr>
        <w:t xml:space="preserve"> for that chromosome</w:t>
      </w:r>
      <w:r w:rsidRPr="00D00FCA">
        <w:rPr>
          <w:sz w:val="18"/>
          <w:szCs w:val="18"/>
        </w:rPr>
        <w:t>.</w:t>
      </w:r>
      <w:r w:rsidR="00B03A5D" w:rsidRPr="00D00FCA">
        <w:rPr>
          <w:sz w:val="18"/>
          <w:szCs w:val="18"/>
        </w:rPr>
        <w:t xml:space="preserve"> This is then done for all the chromosomes in the current population pool. </w:t>
      </w:r>
    </w:p>
    <w:p w14:paraId="599141F4" w14:textId="6BF4D195" w:rsidR="00DB06A6" w:rsidRPr="00D00FCA" w:rsidRDefault="00DB06A6" w:rsidP="001B2CE0">
      <w:pPr>
        <w:rPr>
          <w:sz w:val="18"/>
          <w:szCs w:val="18"/>
        </w:rPr>
      </w:pPr>
      <w:r w:rsidRPr="00D00FCA">
        <w:rPr>
          <w:sz w:val="18"/>
          <w:szCs w:val="18"/>
        </w:rPr>
        <w:t xml:space="preserve">Current configuration works </w:t>
      </w:r>
      <w:r w:rsidR="009A5FEC" w:rsidRPr="00D00FCA">
        <w:rPr>
          <w:sz w:val="18"/>
          <w:szCs w:val="18"/>
        </w:rPr>
        <w:t xml:space="preserve">with a bias of 1. And the OR, AND, XOR gates </w:t>
      </w:r>
      <w:r w:rsidR="00412D8C" w:rsidRPr="00D00FCA">
        <w:rPr>
          <w:sz w:val="18"/>
          <w:szCs w:val="18"/>
        </w:rPr>
        <w:t>available</w:t>
      </w:r>
      <w:r w:rsidR="009A5FEC" w:rsidRPr="00D00FCA">
        <w:rPr>
          <w:sz w:val="18"/>
          <w:szCs w:val="18"/>
        </w:rPr>
        <w:t xml:space="preserve"> for the initial population creation.</w:t>
      </w:r>
    </w:p>
    <w:p w14:paraId="50BF579D" w14:textId="7EB31594" w:rsidR="00B03A5D" w:rsidRPr="00D00FCA" w:rsidRDefault="00B03A5D" w:rsidP="001B2CE0">
      <w:pPr>
        <w:rPr>
          <w:sz w:val="18"/>
          <w:szCs w:val="18"/>
        </w:rPr>
      </w:pPr>
      <w:r w:rsidRPr="00D00FCA">
        <w:rPr>
          <w:sz w:val="18"/>
          <w:szCs w:val="18"/>
        </w:rPr>
        <w:t xml:space="preserve">Let us now see how </w:t>
      </w:r>
      <w:r w:rsidR="00C74920" w:rsidRPr="00D00FCA">
        <w:rPr>
          <w:sz w:val="18"/>
          <w:szCs w:val="18"/>
        </w:rPr>
        <w:t>it performs</w:t>
      </w:r>
      <w:r w:rsidRPr="00D00FCA">
        <w:rPr>
          <w:sz w:val="18"/>
          <w:szCs w:val="18"/>
        </w:rPr>
        <w:t>.</w:t>
      </w:r>
    </w:p>
    <w:p w14:paraId="266B5DBF" w14:textId="77777777" w:rsidR="00412D8C" w:rsidRPr="00D00FCA" w:rsidRDefault="00412D8C" w:rsidP="00412D8C">
      <w:pPr>
        <w:keepNext/>
        <w:rPr>
          <w:sz w:val="18"/>
          <w:szCs w:val="18"/>
        </w:rPr>
      </w:pPr>
      <w:r w:rsidRPr="00D00FCA">
        <w:rPr>
          <w:noProof/>
          <w:sz w:val="18"/>
          <w:szCs w:val="18"/>
        </w:rPr>
        <w:drawing>
          <wp:inline distT="0" distB="0" distL="0" distR="0" wp14:anchorId="20A72CDA" wp14:editId="6C9B19B7">
            <wp:extent cx="1792224" cy="130973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1810180" cy="1322855"/>
                    </a:xfrm>
                    <a:prstGeom prst="rect">
                      <a:avLst/>
                    </a:prstGeom>
                  </pic:spPr>
                </pic:pic>
              </a:graphicData>
            </a:graphic>
          </wp:inline>
        </w:drawing>
      </w:r>
    </w:p>
    <w:p w14:paraId="5036CF17" w14:textId="3F49A5D9" w:rsidR="00DB06A6" w:rsidRPr="00D00FCA" w:rsidRDefault="00412D8C" w:rsidP="00412D8C">
      <w:pPr>
        <w:pStyle w:val="Caption"/>
        <w:rPr>
          <w:sz w:val="14"/>
          <w:szCs w:val="14"/>
        </w:rPr>
      </w:pPr>
      <w:r w:rsidRPr="00D00FCA">
        <w:rPr>
          <w:sz w:val="14"/>
          <w:szCs w:val="14"/>
        </w:rPr>
        <w:t xml:space="preserve">Figure </w:t>
      </w:r>
      <w:r w:rsidRPr="00D00FCA">
        <w:rPr>
          <w:sz w:val="14"/>
          <w:szCs w:val="14"/>
        </w:rPr>
        <w:fldChar w:fldCharType="begin"/>
      </w:r>
      <w:r w:rsidRPr="00D00FCA">
        <w:rPr>
          <w:sz w:val="14"/>
          <w:szCs w:val="14"/>
        </w:rPr>
        <w:instrText xml:space="preserve"> SEQ Figure \* ARABIC </w:instrText>
      </w:r>
      <w:r w:rsidRPr="00D00FCA">
        <w:rPr>
          <w:sz w:val="14"/>
          <w:szCs w:val="14"/>
        </w:rPr>
        <w:fldChar w:fldCharType="separate"/>
      </w:r>
      <w:r w:rsidR="004B1D8A">
        <w:rPr>
          <w:noProof/>
          <w:sz w:val="14"/>
          <w:szCs w:val="14"/>
        </w:rPr>
        <w:t>1</w:t>
      </w:r>
      <w:r w:rsidRPr="00D00FCA">
        <w:rPr>
          <w:sz w:val="14"/>
          <w:szCs w:val="14"/>
        </w:rPr>
        <w:fldChar w:fldCharType="end"/>
      </w:r>
      <w:r w:rsidRPr="00D00FCA">
        <w:rPr>
          <w:sz w:val="14"/>
          <w:szCs w:val="14"/>
        </w:rPr>
        <w:t xml:space="preserve">: </w:t>
      </w:r>
      <w:r w:rsidR="00E41E5E" w:rsidRPr="00D00FCA">
        <w:rPr>
          <w:sz w:val="14"/>
          <w:szCs w:val="14"/>
        </w:rPr>
        <w:t>Dataset 1, i</w:t>
      </w:r>
      <w:r w:rsidRPr="00D00FCA">
        <w:rPr>
          <w:sz w:val="14"/>
          <w:szCs w:val="14"/>
        </w:rPr>
        <w:t>nitial run</w:t>
      </w:r>
    </w:p>
    <w:p w14:paraId="4E3A40B3" w14:textId="3F2DE735" w:rsidR="00412D8C" w:rsidRPr="00D00FCA" w:rsidRDefault="00412D8C" w:rsidP="00DB06A6">
      <w:pPr>
        <w:rPr>
          <w:sz w:val="18"/>
          <w:szCs w:val="18"/>
        </w:rPr>
      </w:pPr>
      <w:r w:rsidRPr="00D00FCA">
        <w:rPr>
          <w:sz w:val="18"/>
          <w:szCs w:val="18"/>
        </w:rPr>
        <w:lastRenderedPageBreak/>
        <w:t xml:space="preserve">As can be seen in Figure 1, the orange line plots the best fitness over generations and the blue plots the average fitness over generations. The GA gets stuck in a local optimum almost immediately, and the population converges very quickly. It can be surmised that there is not enough diversity in the population.  </w:t>
      </w:r>
    </w:p>
    <w:p w14:paraId="5F0B9FD7" w14:textId="0800F308" w:rsidR="00412D8C" w:rsidRPr="00D00FCA" w:rsidRDefault="00412D8C" w:rsidP="00DB06A6">
      <w:pPr>
        <w:rPr>
          <w:sz w:val="18"/>
          <w:szCs w:val="18"/>
        </w:rPr>
      </w:pPr>
      <w:r w:rsidRPr="00D00FCA">
        <w:rPr>
          <w:sz w:val="18"/>
          <w:szCs w:val="18"/>
        </w:rPr>
        <w:t xml:space="preserve">Next, we can see how a change in the mutation rate will affect the GA. </w:t>
      </w:r>
    </w:p>
    <w:p w14:paraId="57DD9333" w14:textId="77777777" w:rsidR="005D0BEC" w:rsidRPr="00D00FCA" w:rsidRDefault="005D0BEC" w:rsidP="005D0BEC">
      <w:pPr>
        <w:keepNext/>
        <w:rPr>
          <w:sz w:val="18"/>
          <w:szCs w:val="18"/>
        </w:rPr>
      </w:pPr>
      <w:r w:rsidRPr="00D00FCA">
        <w:rPr>
          <w:noProof/>
          <w:sz w:val="18"/>
          <w:szCs w:val="18"/>
        </w:rPr>
        <w:drawing>
          <wp:inline distT="0" distB="0" distL="0" distR="0" wp14:anchorId="37D4010E" wp14:editId="502E2709">
            <wp:extent cx="2040941" cy="15004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049816" cy="1506995"/>
                    </a:xfrm>
                    <a:prstGeom prst="rect">
                      <a:avLst/>
                    </a:prstGeom>
                  </pic:spPr>
                </pic:pic>
              </a:graphicData>
            </a:graphic>
          </wp:inline>
        </w:drawing>
      </w:r>
    </w:p>
    <w:p w14:paraId="27782CC9" w14:textId="51CC4A54" w:rsidR="00412D8C" w:rsidRPr="00D00FCA" w:rsidRDefault="005D0BEC" w:rsidP="005D0BEC">
      <w:pPr>
        <w:pStyle w:val="Caption"/>
        <w:rPr>
          <w:sz w:val="14"/>
          <w:szCs w:val="14"/>
        </w:rPr>
      </w:pPr>
      <w:r w:rsidRPr="00D00FCA">
        <w:rPr>
          <w:sz w:val="14"/>
          <w:szCs w:val="14"/>
        </w:rPr>
        <w:t xml:space="preserve">Figure </w:t>
      </w:r>
      <w:r w:rsidRPr="00D00FCA">
        <w:rPr>
          <w:sz w:val="14"/>
          <w:szCs w:val="14"/>
        </w:rPr>
        <w:fldChar w:fldCharType="begin"/>
      </w:r>
      <w:r w:rsidRPr="00D00FCA">
        <w:rPr>
          <w:sz w:val="14"/>
          <w:szCs w:val="14"/>
        </w:rPr>
        <w:instrText xml:space="preserve"> SEQ Figure \* ARABIC </w:instrText>
      </w:r>
      <w:r w:rsidRPr="00D00FCA">
        <w:rPr>
          <w:sz w:val="14"/>
          <w:szCs w:val="14"/>
        </w:rPr>
        <w:fldChar w:fldCharType="separate"/>
      </w:r>
      <w:r w:rsidR="004B1D8A">
        <w:rPr>
          <w:noProof/>
          <w:sz w:val="14"/>
          <w:szCs w:val="14"/>
        </w:rPr>
        <w:t>2</w:t>
      </w:r>
      <w:r w:rsidRPr="00D00FCA">
        <w:rPr>
          <w:sz w:val="14"/>
          <w:szCs w:val="14"/>
        </w:rPr>
        <w:fldChar w:fldCharType="end"/>
      </w:r>
      <w:r w:rsidRPr="00D00FCA">
        <w:rPr>
          <w:sz w:val="14"/>
          <w:szCs w:val="14"/>
        </w:rPr>
        <w:t xml:space="preserve">: </w:t>
      </w:r>
      <w:r w:rsidR="00E41E5E" w:rsidRPr="00D00FCA">
        <w:rPr>
          <w:sz w:val="14"/>
          <w:szCs w:val="14"/>
        </w:rPr>
        <w:t>Dataset 1, m</w:t>
      </w:r>
      <w:r w:rsidRPr="00D00FCA">
        <w:rPr>
          <w:sz w:val="14"/>
          <w:szCs w:val="14"/>
        </w:rPr>
        <w:t>utation changed from 2% to 10%</w:t>
      </w:r>
    </w:p>
    <w:p w14:paraId="062C5CF7" w14:textId="4A801327" w:rsidR="005D0BEC" w:rsidRPr="00D00FCA" w:rsidRDefault="005D0BEC" w:rsidP="005D0BEC">
      <w:pPr>
        <w:rPr>
          <w:sz w:val="18"/>
          <w:szCs w:val="18"/>
        </w:rPr>
      </w:pPr>
      <w:r w:rsidRPr="00D00FCA">
        <w:rPr>
          <w:sz w:val="18"/>
          <w:szCs w:val="18"/>
        </w:rPr>
        <w:t xml:space="preserve">Despite the change in mutation rate, nothing has changed. </w:t>
      </w:r>
    </w:p>
    <w:p w14:paraId="2E6B8A53" w14:textId="458F9F00" w:rsidR="005D0BEC" w:rsidRPr="00D00FCA" w:rsidRDefault="005D0BEC" w:rsidP="005D0BEC">
      <w:pPr>
        <w:rPr>
          <w:sz w:val="18"/>
          <w:szCs w:val="18"/>
        </w:rPr>
      </w:pPr>
      <w:r w:rsidRPr="00D00FCA">
        <w:rPr>
          <w:sz w:val="18"/>
          <w:szCs w:val="18"/>
        </w:rPr>
        <w:t xml:space="preserve">With a change in population size to 200, it was attempted, yet the change was minimal as well. It can be surmised that GA is getting stuck in the local optimum because there is not enough diversity. </w:t>
      </w:r>
    </w:p>
    <w:p w14:paraId="31D38F34" w14:textId="1362E0F8" w:rsidR="005D0BEC" w:rsidRPr="00D00FCA" w:rsidRDefault="00CA6A37" w:rsidP="005D0BEC">
      <w:pPr>
        <w:rPr>
          <w:sz w:val="18"/>
          <w:szCs w:val="18"/>
        </w:rPr>
      </w:pPr>
      <w:r w:rsidRPr="00D00FCA">
        <w:rPr>
          <w:sz w:val="18"/>
          <w:szCs w:val="18"/>
        </w:rPr>
        <w:t xml:space="preserve">Even adding an additional logical operator to genes available for the production of chromosomes did not bring about an increase in max fitness. </w:t>
      </w:r>
    </w:p>
    <w:p w14:paraId="535D4609" w14:textId="50E8EAF9" w:rsidR="00CA6A37" w:rsidRPr="00D00FCA" w:rsidRDefault="00CA6A37" w:rsidP="005D0BEC">
      <w:pPr>
        <w:rPr>
          <w:sz w:val="18"/>
          <w:szCs w:val="18"/>
        </w:rPr>
      </w:pPr>
      <w:r w:rsidRPr="00D00FCA">
        <w:rPr>
          <w:sz w:val="18"/>
          <w:szCs w:val="18"/>
        </w:rPr>
        <w:t>At this point,</w:t>
      </w:r>
      <w:r w:rsidR="00667E75" w:rsidRPr="00D00FCA">
        <w:rPr>
          <w:sz w:val="18"/>
          <w:szCs w:val="18"/>
        </w:rPr>
        <w:t xml:space="preserve"> the</w:t>
      </w:r>
      <w:r w:rsidRPr="00D00FCA">
        <w:rPr>
          <w:sz w:val="18"/>
          <w:szCs w:val="18"/>
        </w:rPr>
        <w:t xml:space="preserve"> </w:t>
      </w:r>
      <w:r w:rsidR="00667E75" w:rsidRPr="00D00FCA">
        <w:rPr>
          <w:sz w:val="18"/>
          <w:szCs w:val="18"/>
        </w:rPr>
        <w:t>c</w:t>
      </w:r>
      <w:r w:rsidRPr="00D00FCA">
        <w:rPr>
          <w:sz w:val="18"/>
          <w:szCs w:val="18"/>
        </w:rPr>
        <w:t xml:space="preserve">onfiguration was changed so that a total of 6 genes are now available for the creation of chromosomes. This means OR, AND, XOR, NAND, NOR, and XNOR are now available. </w:t>
      </w:r>
    </w:p>
    <w:p w14:paraId="4E1A71D7" w14:textId="77777777" w:rsidR="00CA6A37" w:rsidRPr="00D00FCA" w:rsidRDefault="00CA6A37" w:rsidP="00CA6A37">
      <w:pPr>
        <w:keepNext/>
        <w:rPr>
          <w:sz w:val="18"/>
          <w:szCs w:val="18"/>
        </w:rPr>
      </w:pPr>
      <w:r w:rsidRPr="00D00FCA">
        <w:rPr>
          <w:noProof/>
          <w:sz w:val="18"/>
          <w:szCs w:val="18"/>
        </w:rPr>
        <w:drawing>
          <wp:inline distT="0" distB="0" distL="0" distR="0" wp14:anchorId="69099276" wp14:editId="6A5CA6A3">
            <wp:extent cx="2267712" cy="166771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273987" cy="1672328"/>
                    </a:xfrm>
                    <a:prstGeom prst="rect">
                      <a:avLst/>
                    </a:prstGeom>
                  </pic:spPr>
                </pic:pic>
              </a:graphicData>
            </a:graphic>
          </wp:inline>
        </w:drawing>
      </w:r>
    </w:p>
    <w:p w14:paraId="6FC62E46" w14:textId="06DB6A97" w:rsidR="00CA6A37" w:rsidRPr="00D00FCA" w:rsidRDefault="00CA6A37" w:rsidP="00CA6A37">
      <w:pPr>
        <w:pStyle w:val="Caption"/>
        <w:rPr>
          <w:sz w:val="14"/>
          <w:szCs w:val="14"/>
        </w:rPr>
      </w:pPr>
      <w:r w:rsidRPr="00D00FCA">
        <w:rPr>
          <w:sz w:val="14"/>
          <w:szCs w:val="14"/>
        </w:rPr>
        <w:t xml:space="preserve">Figure </w:t>
      </w:r>
      <w:r w:rsidRPr="00D00FCA">
        <w:rPr>
          <w:sz w:val="14"/>
          <w:szCs w:val="14"/>
        </w:rPr>
        <w:fldChar w:fldCharType="begin"/>
      </w:r>
      <w:r w:rsidRPr="00D00FCA">
        <w:rPr>
          <w:sz w:val="14"/>
          <w:szCs w:val="14"/>
        </w:rPr>
        <w:instrText xml:space="preserve"> SEQ Figure \* ARABIC </w:instrText>
      </w:r>
      <w:r w:rsidRPr="00D00FCA">
        <w:rPr>
          <w:sz w:val="14"/>
          <w:szCs w:val="14"/>
        </w:rPr>
        <w:fldChar w:fldCharType="separate"/>
      </w:r>
      <w:r w:rsidR="004B1D8A">
        <w:rPr>
          <w:noProof/>
          <w:sz w:val="14"/>
          <w:szCs w:val="14"/>
        </w:rPr>
        <w:t>3</w:t>
      </w:r>
      <w:r w:rsidRPr="00D00FCA">
        <w:rPr>
          <w:sz w:val="14"/>
          <w:szCs w:val="14"/>
        </w:rPr>
        <w:fldChar w:fldCharType="end"/>
      </w:r>
      <w:r w:rsidRPr="00D00FCA">
        <w:rPr>
          <w:sz w:val="14"/>
          <w:szCs w:val="14"/>
        </w:rPr>
        <w:t xml:space="preserve">: </w:t>
      </w:r>
      <w:r w:rsidR="00E41E5E" w:rsidRPr="00D00FCA">
        <w:rPr>
          <w:sz w:val="14"/>
          <w:szCs w:val="14"/>
        </w:rPr>
        <w:t>Dataset 1, a</w:t>
      </w:r>
      <w:r w:rsidRPr="00D00FCA">
        <w:rPr>
          <w:sz w:val="14"/>
          <w:szCs w:val="14"/>
        </w:rPr>
        <w:t>dditional logical operators introduced</w:t>
      </w:r>
    </w:p>
    <w:p w14:paraId="45BE6710" w14:textId="7D20B573" w:rsidR="00CA6A37" w:rsidRPr="00D00FCA" w:rsidRDefault="00CA6A37" w:rsidP="00CA6A37">
      <w:pPr>
        <w:rPr>
          <w:sz w:val="18"/>
          <w:szCs w:val="18"/>
        </w:rPr>
      </w:pPr>
      <w:r w:rsidRPr="00D00FCA">
        <w:rPr>
          <w:sz w:val="18"/>
          <w:szCs w:val="18"/>
        </w:rPr>
        <w:t>Due to that fact that this worked,</w:t>
      </w:r>
      <w:r w:rsidR="00667E75" w:rsidRPr="00D00FCA">
        <w:rPr>
          <w:sz w:val="18"/>
          <w:szCs w:val="18"/>
        </w:rPr>
        <w:t xml:space="preserve"> the best</w:t>
      </w:r>
      <w:r w:rsidRPr="00D00FCA">
        <w:rPr>
          <w:sz w:val="18"/>
          <w:szCs w:val="18"/>
        </w:rPr>
        <w:t xml:space="preserve"> </w:t>
      </w:r>
      <w:r w:rsidR="00667E75" w:rsidRPr="00D00FCA">
        <w:rPr>
          <w:sz w:val="18"/>
          <w:szCs w:val="18"/>
        </w:rPr>
        <w:t>fitness does in fact increase when there is more diversity in the gene pool.</w:t>
      </w:r>
    </w:p>
    <w:p w14:paraId="26B0DFCA" w14:textId="77777777" w:rsidR="00667E75" w:rsidRPr="00D00FCA" w:rsidRDefault="00667E75" w:rsidP="00667E75">
      <w:pPr>
        <w:keepNext/>
        <w:rPr>
          <w:sz w:val="18"/>
          <w:szCs w:val="18"/>
        </w:rPr>
      </w:pPr>
      <w:r w:rsidRPr="00D00FCA">
        <w:rPr>
          <w:noProof/>
          <w:sz w:val="18"/>
          <w:szCs w:val="18"/>
        </w:rPr>
        <w:drawing>
          <wp:inline distT="0" distB="0" distL="0" distR="0" wp14:anchorId="7B207585" wp14:editId="17F798D5">
            <wp:extent cx="2056765" cy="1523054"/>
            <wp:effectExtent l="0" t="0" r="63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65441" cy="1529478"/>
                    </a:xfrm>
                    <a:prstGeom prst="rect">
                      <a:avLst/>
                    </a:prstGeom>
                  </pic:spPr>
                </pic:pic>
              </a:graphicData>
            </a:graphic>
          </wp:inline>
        </w:drawing>
      </w:r>
    </w:p>
    <w:p w14:paraId="6ADDF064" w14:textId="3445A516" w:rsidR="00667E75" w:rsidRPr="00D00FCA" w:rsidRDefault="00667E75" w:rsidP="00667E75">
      <w:pPr>
        <w:pStyle w:val="Caption"/>
        <w:rPr>
          <w:sz w:val="14"/>
          <w:szCs w:val="14"/>
        </w:rPr>
      </w:pPr>
      <w:r w:rsidRPr="00D00FCA">
        <w:rPr>
          <w:sz w:val="14"/>
          <w:szCs w:val="14"/>
        </w:rPr>
        <w:t xml:space="preserve">Figure </w:t>
      </w:r>
      <w:r w:rsidRPr="00D00FCA">
        <w:rPr>
          <w:sz w:val="14"/>
          <w:szCs w:val="14"/>
        </w:rPr>
        <w:fldChar w:fldCharType="begin"/>
      </w:r>
      <w:r w:rsidRPr="00D00FCA">
        <w:rPr>
          <w:sz w:val="14"/>
          <w:szCs w:val="14"/>
        </w:rPr>
        <w:instrText xml:space="preserve"> SEQ Figure \* ARABIC </w:instrText>
      </w:r>
      <w:r w:rsidRPr="00D00FCA">
        <w:rPr>
          <w:sz w:val="14"/>
          <w:szCs w:val="14"/>
        </w:rPr>
        <w:fldChar w:fldCharType="separate"/>
      </w:r>
      <w:r w:rsidR="004B1D8A">
        <w:rPr>
          <w:noProof/>
          <w:sz w:val="14"/>
          <w:szCs w:val="14"/>
        </w:rPr>
        <w:t>4</w:t>
      </w:r>
      <w:r w:rsidRPr="00D00FCA">
        <w:rPr>
          <w:sz w:val="14"/>
          <w:szCs w:val="14"/>
        </w:rPr>
        <w:fldChar w:fldCharType="end"/>
      </w:r>
      <w:r w:rsidRPr="00D00FCA">
        <w:rPr>
          <w:sz w:val="14"/>
          <w:szCs w:val="14"/>
        </w:rPr>
        <w:t xml:space="preserve">: </w:t>
      </w:r>
      <w:r w:rsidR="00E41E5E" w:rsidRPr="00D00FCA">
        <w:rPr>
          <w:sz w:val="14"/>
          <w:szCs w:val="14"/>
        </w:rPr>
        <w:t>Dataset 1, t</w:t>
      </w:r>
      <w:r w:rsidRPr="00D00FCA">
        <w:rPr>
          <w:sz w:val="14"/>
          <w:szCs w:val="14"/>
        </w:rPr>
        <w:t>he size of the chromosome has been increased</w:t>
      </w:r>
    </w:p>
    <w:p w14:paraId="448B351F" w14:textId="0E04A7CF" w:rsidR="006F46FB" w:rsidRPr="00D00FCA" w:rsidRDefault="00667E75" w:rsidP="00353FCE">
      <w:pPr>
        <w:rPr>
          <w:sz w:val="18"/>
          <w:szCs w:val="18"/>
        </w:rPr>
      </w:pPr>
      <w:r w:rsidRPr="00D00FCA">
        <w:rPr>
          <w:sz w:val="18"/>
          <w:szCs w:val="18"/>
        </w:rPr>
        <w:t xml:space="preserve">The size of the chromosome refers to the size of the circuit chain. </w:t>
      </w:r>
      <w:r w:rsidR="00370648" w:rsidRPr="00D00FCA">
        <w:rPr>
          <w:sz w:val="18"/>
          <w:szCs w:val="18"/>
        </w:rPr>
        <w:t xml:space="preserve">A large chromosome means more genes can be stored, and expressed. But it seems that this decreased overall fitness. This change is reverted back. </w:t>
      </w:r>
    </w:p>
    <w:p w14:paraId="69102E47" w14:textId="77777777" w:rsidR="00370648" w:rsidRPr="00D00FCA" w:rsidRDefault="00370648" w:rsidP="00370648">
      <w:pPr>
        <w:keepNext/>
        <w:rPr>
          <w:sz w:val="18"/>
          <w:szCs w:val="18"/>
        </w:rPr>
      </w:pPr>
      <w:r w:rsidRPr="00D00FCA">
        <w:rPr>
          <w:noProof/>
          <w:sz w:val="18"/>
          <w:szCs w:val="18"/>
        </w:rPr>
        <w:drawing>
          <wp:inline distT="0" distB="0" distL="0" distR="0" wp14:anchorId="6660BD83" wp14:editId="79831408">
            <wp:extent cx="2056855" cy="1506932"/>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60995" cy="1509965"/>
                    </a:xfrm>
                    <a:prstGeom prst="rect">
                      <a:avLst/>
                    </a:prstGeom>
                  </pic:spPr>
                </pic:pic>
              </a:graphicData>
            </a:graphic>
          </wp:inline>
        </w:drawing>
      </w:r>
    </w:p>
    <w:p w14:paraId="63A678A7" w14:textId="3159F18F" w:rsidR="00370648" w:rsidRPr="00D00FCA" w:rsidRDefault="00370648" w:rsidP="00370648">
      <w:pPr>
        <w:pStyle w:val="Caption"/>
        <w:rPr>
          <w:sz w:val="14"/>
          <w:szCs w:val="14"/>
        </w:rPr>
      </w:pPr>
      <w:r w:rsidRPr="00D00FCA">
        <w:rPr>
          <w:sz w:val="14"/>
          <w:szCs w:val="14"/>
        </w:rPr>
        <w:t xml:space="preserve">Figure </w:t>
      </w:r>
      <w:r w:rsidRPr="00D00FCA">
        <w:rPr>
          <w:sz w:val="14"/>
          <w:szCs w:val="14"/>
        </w:rPr>
        <w:fldChar w:fldCharType="begin"/>
      </w:r>
      <w:r w:rsidRPr="00D00FCA">
        <w:rPr>
          <w:sz w:val="14"/>
          <w:szCs w:val="14"/>
        </w:rPr>
        <w:instrText xml:space="preserve"> SEQ Figure \* ARABIC </w:instrText>
      </w:r>
      <w:r w:rsidRPr="00D00FCA">
        <w:rPr>
          <w:sz w:val="14"/>
          <w:szCs w:val="14"/>
        </w:rPr>
        <w:fldChar w:fldCharType="separate"/>
      </w:r>
      <w:r w:rsidR="004B1D8A">
        <w:rPr>
          <w:noProof/>
          <w:sz w:val="14"/>
          <w:szCs w:val="14"/>
        </w:rPr>
        <w:t>5</w:t>
      </w:r>
      <w:r w:rsidRPr="00D00FCA">
        <w:rPr>
          <w:sz w:val="14"/>
          <w:szCs w:val="14"/>
        </w:rPr>
        <w:fldChar w:fldCharType="end"/>
      </w:r>
      <w:r w:rsidRPr="00D00FCA">
        <w:rPr>
          <w:sz w:val="14"/>
          <w:szCs w:val="14"/>
        </w:rPr>
        <w:t xml:space="preserve">: </w:t>
      </w:r>
      <w:r w:rsidR="00E41E5E" w:rsidRPr="00D00FCA">
        <w:rPr>
          <w:sz w:val="14"/>
          <w:szCs w:val="14"/>
        </w:rPr>
        <w:t>Dataset1, c</w:t>
      </w:r>
      <w:r w:rsidRPr="00D00FCA">
        <w:rPr>
          <w:sz w:val="14"/>
          <w:szCs w:val="14"/>
        </w:rPr>
        <w:t xml:space="preserve">hromosome </w:t>
      </w:r>
      <w:r w:rsidRPr="00D00FCA">
        <w:rPr>
          <w:noProof/>
          <w:sz w:val="14"/>
          <w:szCs w:val="14"/>
        </w:rPr>
        <w:t>size decreased</w:t>
      </w:r>
    </w:p>
    <w:p w14:paraId="467CF743" w14:textId="1FA4BC58" w:rsidR="00370648" w:rsidRPr="00D00FCA" w:rsidRDefault="00370648" w:rsidP="00353FCE">
      <w:pPr>
        <w:rPr>
          <w:sz w:val="18"/>
          <w:szCs w:val="18"/>
        </w:rPr>
      </w:pPr>
      <w:r w:rsidRPr="00D00FCA">
        <w:rPr>
          <w:sz w:val="18"/>
          <w:szCs w:val="18"/>
        </w:rPr>
        <w:t xml:space="preserve">Despite the change in chromosome size, the GA is able to maintain fitness to the levels of the run of Figure 3. From this it can be conclusion that increases chromosome size too much is detrimental to the fitness. But </w:t>
      </w:r>
      <w:r w:rsidR="00E41E5E" w:rsidRPr="00D00FCA">
        <w:rPr>
          <w:sz w:val="18"/>
          <w:szCs w:val="18"/>
        </w:rPr>
        <w:t>also,</w:t>
      </w:r>
      <w:r w:rsidRPr="00D00FCA">
        <w:rPr>
          <w:sz w:val="18"/>
          <w:szCs w:val="18"/>
        </w:rPr>
        <w:t xml:space="preserve"> that after a certain point, there is a point of diminishing returns. </w:t>
      </w:r>
    </w:p>
    <w:p w14:paraId="15DE7CEE" w14:textId="77777777" w:rsidR="00E41E5E" w:rsidRPr="00D00FCA" w:rsidRDefault="00E41E5E" w:rsidP="00E41E5E">
      <w:pPr>
        <w:keepNext/>
        <w:rPr>
          <w:sz w:val="18"/>
          <w:szCs w:val="18"/>
        </w:rPr>
      </w:pPr>
      <w:r w:rsidRPr="00D00FCA">
        <w:rPr>
          <w:noProof/>
          <w:sz w:val="18"/>
          <w:szCs w:val="18"/>
        </w:rPr>
        <w:drawing>
          <wp:inline distT="0" distB="0" distL="0" distR="0" wp14:anchorId="363F19B9" wp14:editId="083B6901">
            <wp:extent cx="2157984" cy="16025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65885" cy="1608370"/>
                    </a:xfrm>
                    <a:prstGeom prst="rect">
                      <a:avLst/>
                    </a:prstGeom>
                  </pic:spPr>
                </pic:pic>
              </a:graphicData>
            </a:graphic>
          </wp:inline>
        </w:drawing>
      </w:r>
    </w:p>
    <w:p w14:paraId="7C82989C" w14:textId="56CB2B66" w:rsidR="00E41E5E" w:rsidRPr="00D00FCA" w:rsidRDefault="00E41E5E" w:rsidP="00E41E5E">
      <w:pPr>
        <w:pStyle w:val="Caption"/>
        <w:rPr>
          <w:sz w:val="14"/>
          <w:szCs w:val="14"/>
        </w:rPr>
      </w:pPr>
      <w:r w:rsidRPr="00D00FCA">
        <w:rPr>
          <w:sz w:val="14"/>
          <w:szCs w:val="14"/>
        </w:rPr>
        <w:t xml:space="preserve">Figure </w:t>
      </w:r>
      <w:r w:rsidRPr="00D00FCA">
        <w:rPr>
          <w:sz w:val="14"/>
          <w:szCs w:val="14"/>
        </w:rPr>
        <w:fldChar w:fldCharType="begin"/>
      </w:r>
      <w:r w:rsidRPr="00D00FCA">
        <w:rPr>
          <w:sz w:val="14"/>
          <w:szCs w:val="14"/>
        </w:rPr>
        <w:instrText xml:space="preserve"> SEQ Figure \* ARABIC </w:instrText>
      </w:r>
      <w:r w:rsidRPr="00D00FCA">
        <w:rPr>
          <w:sz w:val="14"/>
          <w:szCs w:val="14"/>
        </w:rPr>
        <w:fldChar w:fldCharType="separate"/>
      </w:r>
      <w:r w:rsidR="004B1D8A">
        <w:rPr>
          <w:noProof/>
          <w:sz w:val="14"/>
          <w:szCs w:val="14"/>
        </w:rPr>
        <w:t>6</w:t>
      </w:r>
      <w:r w:rsidRPr="00D00FCA">
        <w:rPr>
          <w:sz w:val="14"/>
          <w:szCs w:val="14"/>
        </w:rPr>
        <w:fldChar w:fldCharType="end"/>
      </w:r>
      <w:r w:rsidRPr="00D00FCA">
        <w:rPr>
          <w:sz w:val="14"/>
          <w:szCs w:val="14"/>
        </w:rPr>
        <w:t>: Dataset 1, mutation rate changed to 30%</w:t>
      </w:r>
    </w:p>
    <w:p w14:paraId="4F14AD78" w14:textId="1650E06E" w:rsidR="00E41E5E" w:rsidRPr="00D00FCA" w:rsidRDefault="00E41E5E" w:rsidP="00E41E5E">
      <w:pPr>
        <w:rPr>
          <w:sz w:val="18"/>
          <w:szCs w:val="18"/>
        </w:rPr>
      </w:pPr>
      <w:r w:rsidRPr="00D00FCA">
        <w:rPr>
          <w:sz w:val="18"/>
          <w:szCs w:val="18"/>
        </w:rPr>
        <w:t xml:space="preserve">The mutations rate is shown as per the average fitness fluctuating over the generations, but best fitness is maintained. </w:t>
      </w:r>
      <w:r w:rsidR="000607DF">
        <w:rPr>
          <w:sz w:val="18"/>
          <w:szCs w:val="18"/>
        </w:rPr>
        <w:t>This is not ideal as this will prevent convergence.</w:t>
      </w:r>
    </w:p>
    <w:p w14:paraId="50420473" w14:textId="08595D65" w:rsidR="004C294E" w:rsidRPr="00D00FCA" w:rsidRDefault="004C294E" w:rsidP="004C294E">
      <w:pPr>
        <w:pStyle w:val="Heading4"/>
        <w:ind w:left="360"/>
        <w:rPr>
          <w:sz w:val="18"/>
          <w:szCs w:val="18"/>
        </w:rPr>
      </w:pPr>
      <w:r w:rsidRPr="00D00FCA">
        <w:rPr>
          <w:sz w:val="18"/>
          <w:szCs w:val="18"/>
        </w:rPr>
        <w:lastRenderedPageBreak/>
        <w:t>4.2 DATASET 2</w:t>
      </w:r>
    </w:p>
    <w:p w14:paraId="6760A802" w14:textId="66888F01" w:rsidR="004C294E" w:rsidRDefault="00CD57F0" w:rsidP="004C294E">
      <w:pPr>
        <w:rPr>
          <w:sz w:val="18"/>
          <w:szCs w:val="18"/>
        </w:rPr>
      </w:pPr>
      <w:r w:rsidRPr="00D00FCA">
        <w:rPr>
          <w:sz w:val="18"/>
          <w:szCs w:val="18"/>
        </w:rPr>
        <w:t xml:space="preserve">Dataset </w:t>
      </w:r>
      <w:r>
        <w:rPr>
          <w:sz w:val="18"/>
          <w:szCs w:val="18"/>
        </w:rPr>
        <w:t>two</w:t>
      </w:r>
      <w:r w:rsidRPr="00D00FCA">
        <w:rPr>
          <w:sz w:val="18"/>
          <w:szCs w:val="18"/>
        </w:rPr>
        <w:t xml:space="preserve"> has </w:t>
      </w:r>
      <w:r>
        <w:rPr>
          <w:sz w:val="18"/>
          <w:szCs w:val="18"/>
        </w:rPr>
        <w:t>64</w:t>
      </w:r>
      <w:r w:rsidRPr="00D00FCA">
        <w:rPr>
          <w:sz w:val="18"/>
          <w:szCs w:val="18"/>
        </w:rPr>
        <w:t xml:space="preserve"> rows. Each consisting of a bitstring of length </w:t>
      </w:r>
      <w:r>
        <w:rPr>
          <w:sz w:val="18"/>
          <w:szCs w:val="18"/>
        </w:rPr>
        <w:t>6</w:t>
      </w:r>
      <w:r w:rsidRPr="00D00FCA">
        <w:rPr>
          <w:sz w:val="18"/>
          <w:szCs w:val="18"/>
        </w:rPr>
        <w:t xml:space="preserve"> and the output that it produces, which is a binary value.</w:t>
      </w:r>
      <w:r>
        <w:rPr>
          <w:sz w:val="18"/>
          <w:szCs w:val="18"/>
        </w:rPr>
        <w:t xml:space="preserve"> The GA used for the dataset 1 and 2 are mostly the same. There are some minor changes in the fitness function to account for the extra bit.</w:t>
      </w:r>
      <w:r w:rsidR="00925312">
        <w:rPr>
          <w:sz w:val="18"/>
          <w:szCs w:val="18"/>
        </w:rPr>
        <w:t xml:space="preserve"> All 6 genes are available for chromosome production.</w:t>
      </w:r>
    </w:p>
    <w:p w14:paraId="614363D7" w14:textId="77777777" w:rsidR="00CD57F0" w:rsidRDefault="00CD57F0" w:rsidP="00CD57F0">
      <w:pPr>
        <w:keepNext/>
      </w:pPr>
      <w:r w:rsidRPr="00CD57F0">
        <w:rPr>
          <w:noProof/>
          <w:sz w:val="18"/>
          <w:szCs w:val="18"/>
        </w:rPr>
        <w:drawing>
          <wp:inline distT="0" distB="0" distL="0" distR="0" wp14:anchorId="4D3D4E2D" wp14:editId="349D06B2">
            <wp:extent cx="2257251" cy="1712794"/>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67512" cy="1720580"/>
                    </a:xfrm>
                    <a:prstGeom prst="rect">
                      <a:avLst/>
                    </a:prstGeom>
                  </pic:spPr>
                </pic:pic>
              </a:graphicData>
            </a:graphic>
          </wp:inline>
        </w:drawing>
      </w:r>
    </w:p>
    <w:p w14:paraId="31EC5875" w14:textId="00158547" w:rsidR="00CD57F0" w:rsidRDefault="00CD57F0" w:rsidP="00CD57F0">
      <w:pPr>
        <w:pStyle w:val="Caption"/>
      </w:pPr>
      <w:r>
        <w:t xml:space="preserve">Figure </w:t>
      </w:r>
      <w:fldSimple w:instr=" SEQ Figure \* ARABIC ">
        <w:r w:rsidR="004B1D8A">
          <w:rPr>
            <w:noProof/>
          </w:rPr>
          <w:t>7</w:t>
        </w:r>
      </w:fldSimple>
      <w:r>
        <w:t>: Dataset 2, initial run</w:t>
      </w:r>
    </w:p>
    <w:p w14:paraId="096A6E31" w14:textId="158C0FDF" w:rsidR="00CD57F0" w:rsidRDefault="00CD57F0" w:rsidP="00CD57F0">
      <w:r>
        <w:t xml:space="preserve">The output accuracy is within the acceptable range.  </w:t>
      </w:r>
    </w:p>
    <w:p w14:paraId="2E34A596" w14:textId="77777777" w:rsidR="00E67427" w:rsidRDefault="00E67427" w:rsidP="00E67427">
      <w:pPr>
        <w:keepNext/>
      </w:pPr>
      <w:r w:rsidRPr="00E67427">
        <w:rPr>
          <w:noProof/>
        </w:rPr>
        <w:drawing>
          <wp:inline distT="0" distB="0" distL="0" distR="0" wp14:anchorId="4F1FCB23" wp14:editId="5D57BF34">
            <wp:extent cx="2138914" cy="1562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46435" cy="1567593"/>
                    </a:xfrm>
                    <a:prstGeom prst="rect">
                      <a:avLst/>
                    </a:prstGeom>
                  </pic:spPr>
                </pic:pic>
              </a:graphicData>
            </a:graphic>
          </wp:inline>
        </w:drawing>
      </w:r>
    </w:p>
    <w:p w14:paraId="39499AB4" w14:textId="1C0D45F7" w:rsidR="00CD57F0" w:rsidRDefault="00E67427" w:rsidP="00E67427">
      <w:pPr>
        <w:pStyle w:val="Caption"/>
      </w:pPr>
      <w:r>
        <w:t xml:space="preserve">Figure </w:t>
      </w:r>
      <w:fldSimple w:instr=" SEQ Figure \* ARABIC ">
        <w:r w:rsidR="004B1D8A">
          <w:rPr>
            <w:noProof/>
          </w:rPr>
          <w:t>8</w:t>
        </w:r>
      </w:fldSimple>
      <w:r>
        <w:t>: Dataset 2, chromosome size increased to 18</w:t>
      </w:r>
    </w:p>
    <w:p w14:paraId="0AFA55CB" w14:textId="07D0AB7B" w:rsidR="00E67427" w:rsidRDefault="00E67427" w:rsidP="00E67427">
      <w:r>
        <w:t xml:space="preserve">The increase of chromosome size by 3 seems to decrease overall accuracy. </w:t>
      </w:r>
    </w:p>
    <w:p w14:paraId="6CB9F9E5" w14:textId="77777777" w:rsidR="00E67427" w:rsidRDefault="00E67427" w:rsidP="00E67427">
      <w:pPr>
        <w:keepNext/>
      </w:pPr>
      <w:r w:rsidRPr="00E67427">
        <w:rPr>
          <w:noProof/>
        </w:rPr>
        <w:drawing>
          <wp:inline distT="0" distB="0" distL="0" distR="0" wp14:anchorId="05840495" wp14:editId="2F6A86FC">
            <wp:extent cx="2333767" cy="172547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37103" cy="1727941"/>
                    </a:xfrm>
                    <a:prstGeom prst="rect">
                      <a:avLst/>
                    </a:prstGeom>
                  </pic:spPr>
                </pic:pic>
              </a:graphicData>
            </a:graphic>
          </wp:inline>
        </w:drawing>
      </w:r>
    </w:p>
    <w:p w14:paraId="6B4F3791" w14:textId="4568C708" w:rsidR="00E67427" w:rsidRPr="00E67427" w:rsidRDefault="00E67427" w:rsidP="00E67427">
      <w:pPr>
        <w:pStyle w:val="Caption"/>
      </w:pPr>
      <w:r>
        <w:t xml:space="preserve">Figure </w:t>
      </w:r>
      <w:fldSimple w:instr=" SEQ Figure \* ARABIC ">
        <w:r w:rsidR="004B1D8A">
          <w:rPr>
            <w:noProof/>
          </w:rPr>
          <w:t>9</w:t>
        </w:r>
      </w:fldSimple>
      <w:r>
        <w:t>: Dataset 2, chromosome size decreased</w:t>
      </w:r>
    </w:p>
    <w:p w14:paraId="6E688C7A" w14:textId="0678EEFC" w:rsidR="00CD57F0" w:rsidRPr="00925312" w:rsidRDefault="00E67427" w:rsidP="00CD57F0">
      <w:pPr>
        <w:rPr>
          <w:sz w:val="18"/>
          <w:szCs w:val="18"/>
        </w:rPr>
      </w:pPr>
      <w:r w:rsidRPr="00925312">
        <w:rPr>
          <w:sz w:val="18"/>
          <w:szCs w:val="18"/>
        </w:rPr>
        <w:t xml:space="preserve">Decreasing the chromosome size past a certain level seems to decrease accuracy. </w:t>
      </w:r>
    </w:p>
    <w:p w14:paraId="32E5490B" w14:textId="77777777" w:rsidR="00925312" w:rsidRDefault="00925312" w:rsidP="00925312">
      <w:pPr>
        <w:keepNext/>
      </w:pPr>
      <w:r w:rsidRPr="00925312">
        <w:rPr>
          <w:b/>
          <w:bCs/>
          <w:noProof/>
          <w:sz w:val="18"/>
          <w:szCs w:val="18"/>
        </w:rPr>
        <w:drawing>
          <wp:inline distT="0" distB="0" distL="0" distR="0" wp14:anchorId="4C2CA48A" wp14:editId="6312757E">
            <wp:extent cx="2143391" cy="16065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60852" cy="1619638"/>
                    </a:xfrm>
                    <a:prstGeom prst="rect">
                      <a:avLst/>
                    </a:prstGeom>
                  </pic:spPr>
                </pic:pic>
              </a:graphicData>
            </a:graphic>
          </wp:inline>
        </w:drawing>
      </w:r>
    </w:p>
    <w:p w14:paraId="32CAEBF4" w14:textId="49407E9B" w:rsidR="00CD57F0" w:rsidRDefault="00925312" w:rsidP="00925312">
      <w:pPr>
        <w:pStyle w:val="Caption"/>
      </w:pPr>
      <w:r>
        <w:t xml:space="preserve">Figure </w:t>
      </w:r>
      <w:fldSimple w:instr=" SEQ Figure \* ARABIC ">
        <w:r w:rsidR="004B1D8A">
          <w:rPr>
            <w:noProof/>
          </w:rPr>
          <w:t>10</w:t>
        </w:r>
      </w:fldSimple>
      <w:r>
        <w:t>: Dataset 2, chromosome size changed.</w:t>
      </w:r>
    </w:p>
    <w:p w14:paraId="6497CD70" w14:textId="3C1FD3F0" w:rsidR="00925312" w:rsidRDefault="00925312" w:rsidP="00925312">
      <w:r>
        <w:t xml:space="preserve">After the chromosome size was experimented with, it has been found that 13 gives exceptionally good results. </w:t>
      </w:r>
    </w:p>
    <w:p w14:paraId="2C1270E9" w14:textId="059AFC7F" w:rsidR="00E16054" w:rsidRDefault="00E16054" w:rsidP="00925312">
      <w:r>
        <w:t xml:space="preserve">Decreasing the population size to 100 seems to still give the same results. </w:t>
      </w:r>
    </w:p>
    <w:p w14:paraId="7689DFF4" w14:textId="77777777" w:rsidR="004B1D8A" w:rsidRDefault="004B1D8A" w:rsidP="004B1D8A">
      <w:pPr>
        <w:keepNext/>
      </w:pPr>
      <w:r w:rsidRPr="004B1D8A">
        <w:rPr>
          <w:noProof/>
        </w:rPr>
        <w:drawing>
          <wp:inline distT="0" distB="0" distL="0" distR="0" wp14:anchorId="1596EA8D" wp14:editId="701FCAB7">
            <wp:extent cx="2089150" cy="1531076"/>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5062" cy="1542738"/>
                    </a:xfrm>
                    <a:prstGeom prst="rect">
                      <a:avLst/>
                    </a:prstGeom>
                  </pic:spPr>
                </pic:pic>
              </a:graphicData>
            </a:graphic>
          </wp:inline>
        </w:drawing>
      </w:r>
    </w:p>
    <w:p w14:paraId="6C0F894D" w14:textId="47A6BF33" w:rsidR="00925312" w:rsidRDefault="004B1D8A" w:rsidP="004B1D8A">
      <w:pPr>
        <w:pStyle w:val="Caption"/>
      </w:pPr>
      <w:r>
        <w:t xml:space="preserve">Figure </w:t>
      </w:r>
      <w:fldSimple w:instr=" SEQ Figure \* ARABIC ">
        <w:r>
          <w:rPr>
            <w:noProof/>
          </w:rPr>
          <w:t>11</w:t>
        </w:r>
      </w:fldSimple>
      <w:r>
        <w:t>: Dataset 2, increase mutation rate to 50%</w:t>
      </w:r>
    </w:p>
    <w:p w14:paraId="6301DE5E" w14:textId="0E7175E9" w:rsidR="004B1D8A" w:rsidRPr="004B1D8A" w:rsidRDefault="004B1D8A" w:rsidP="004B1D8A">
      <w:r>
        <w:t xml:space="preserve">The graphs clearly show that a diverse combination of genes the population consists of, yet the best fitness is maintained. </w:t>
      </w:r>
    </w:p>
    <w:p w14:paraId="0FB19349" w14:textId="05BFFA0F" w:rsidR="004C294E" w:rsidRPr="00D00FCA" w:rsidRDefault="004C294E" w:rsidP="004C294E">
      <w:pPr>
        <w:pStyle w:val="Heading4"/>
        <w:ind w:left="360"/>
        <w:rPr>
          <w:sz w:val="18"/>
          <w:szCs w:val="18"/>
        </w:rPr>
      </w:pPr>
      <w:r w:rsidRPr="00D00FCA">
        <w:rPr>
          <w:sz w:val="18"/>
          <w:szCs w:val="18"/>
        </w:rPr>
        <w:lastRenderedPageBreak/>
        <w:t>4.3 DATASET 3</w:t>
      </w:r>
    </w:p>
    <w:p w14:paraId="22607F20" w14:textId="6AF9B56E" w:rsidR="00EF462D" w:rsidRPr="00D00FCA" w:rsidRDefault="00EF462D" w:rsidP="00EF462D">
      <w:pPr>
        <w:rPr>
          <w:sz w:val="18"/>
          <w:szCs w:val="18"/>
        </w:rPr>
      </w:pPr>
    </w:p>
    <w:p w14:paraId="40C3FF32" w14:textId="0CEFC6A6" w:rsidR="00450511" w:rsidRDefault="004C294E" w:rsidP="00450511">
      <w:pPr>
        <w:pStyle w:val="Heading2"/>
        <w:rPr>
          <w:sz w:val="18"/>
          <w:szCs w:val="18"/>
        </w:rPr>
      </w:pPr>
      <w:r w:rsidRPr="00D00FCA">
        <w:rPr>
          <w:sz w:val="18"/>
          <w:szCs w:val="18"/>
        </w:rPr>
        <w:t xml:space="preserve">CONCLUSION </w:t>
      </w:r>
    </w:p>
    <w:p w14:paraId="65A4769D" w14:textId="77777777" w:rsidR="005B5F1E" w:rsidRPr="005B5F1E" w:rsidRDefault="005B5F1E" w:rsidP="005B5F1E"/>
    <w:p w14:paraId="512A7DC3" w14:textId="5EE0DB83" w:rsidR="00450511" w:rsidRDefault="00450511" w:rsidP="00450511">
      <w:pPr>
        <w:pStyle w:val="Heading2"/>
        <w:rPr>
          <w:sz w:val="18"/>
          <w:szCs w:val="18"/>
        </w:rPr>
      </w:pPr>
      <w:r w:rsidRPr="00450511">
        <w:rPr>
          <w:sz w:val="18"/>
          <w:szCs w:val="18"/>
        </w:rPr>
        <w:t>REFERENCES</w:t>
      </w:r>
    </w:p>
    <w:p w14:paraId="298C49A7" w14:textId="77777777" w:rsidR="005B5F1E" w:rsidRPr="005B5F1E" w:rsidRDefault="005B5F1E" w:rsidP="005B5F1E">
      <w:pPr>
        <w:pStyle w:val="Bibliography"/>
        <w:rPr>
          <w:rFonts w:ascii="Arial" w:hAnsi="Arial" w:cs="Arial"/>
        </w:rPr>
      </w:pPr>
      <w:r>
        <w:fldChar w:fldCharType="begin"/>
      </w:r>
      <w:r>
        <w:instrText xml:space="preserve"> ADDIN ZOTERO_BIBL {"uncited":[],"omitted":[],"custom":[]} CSL_BIBLIOGRAPHY </w:instrText>
      </w:r>
      <w:r>
        <w:fldChar w:fldCharType="separate"/>
      </w:r>
      <w:r w:rsidRPr="005B5F1E">
        <w:rPr>
          <w:rFonts w:ascii="Arial" w:hAnsi="Arial" w:cs="Arial"/>
        </w:rPr>
        <w:t xml:space="preserve">Hussain, A. and Muhammad, Y.S. (2020) Trade-off between exploration and exploitation with genetic algorithm using a novel selection operator. </w:t>
      </w:r>
      <w:r w:rsidRPr="005B5F1E">
        <w:rPr>
          <w:rFonts w:ascii="Arial" w:hAnsi="Arial" w:cs="Arial"/>
          <w:i/>
          <w:iCs/>
        </w:rPr>
        <w:t>Complex &amp; Intelligent Systems</w:t>
      </w:r>
      <w:r w:rsidRPr="005B5F1E">
        <w:rPr>
          <w:rFonts w:ascii="Arial" w:hAnsi="Arial" w:cs="Arial"/>
        </w:rPr>
        <w:t>. [online].  6 (1), pp.1–14.</w:t>
      </w:r>
    </w:p>
    <w:p w14:paraId="05F25D6B" w14:textId="77777777" w:rsidR="005B5F1E" w:rsidRPr="005B5F1E" w:rsidRDefault="005B5F1E" w:rsidP="005B5F1E">
      <w:pPr>
        <w:pStyle w:val="Bibliography"/>
        <w:rPr>
          <w:rFonts w:ascii="Arial" w:hAnsi="Arial" w:cs="Arial"/>
        </w:rPr>
      </w:pPr>
      <w:r w:rsidRPr="005B5F1E">
        <w:rPr>
          <w:rFonts w:ascii="Arial" w:hAnsi="Arial" w:cs="Arial"/>
        </w:rPr>
        <w:t xml:space="preserve">Peña-Ayala, A. (2014) Educational data mining: A survey and a data mining-based analysis of recent works. </w:t>
      </w:r>
      <w:r w:rsidRPr="005B5F1E">
        <w:rPr>
          <w:rFonts w:ascii="Arial" w:hAnsi="Arial" w:cs="Arial"/>
          <w:i/>
          <w:iCs/>
        </w:rPr>
        <w:t>Expert Systems with Applications</w:t>
      </w:r>
      <w:r w:rsidRPr="005B5F1E">
        <w:rPr>
          <w:rFonts w:ascii="Arial" w:hAnsi="Arial" w:cs="Arial"/>
        </w:rPr>
        <w:t>. [online].  41 (4, Part 1), pp.1432–1462.</w:t>
      </w:r>
    </w:p>
    <w:p w14:paraId="3DF68BDE" w14:textId="77777777" w:rsidR="005B5F1E" w:rsidRPr="005B5F1E" w:rsidRDefault="005B5F1E" w:rsidP="005B5F1E">
      <w:pPr>
        <w:pStyle w:val="Bibliography"/>
        <w:rPr>
          <w:rFonts w:ascii="Arial" w:hAnsi="Arial" w:cs="Arial"/>
        </w:rPr>
      </w:pPr>
      <w:r w:rsidRPr="005B5F1E">
        <w:rPr>
          <w:rFonts w:ascii="Arial" w:hAnsi="Arial" w:cs="Arial"/>
        </w:rPr>
        <w:t xml:space="preserve">The Coding Train (no date) </w:t>
      </w:r>
      <w:r w:rsidRPr="005B5F1E">
        <w:rPr>
          <w:rFonts w:ascii="Arial" w:hAnsi="Arial" w:cs="Arial"/>
          <w:i/>
          <w:iCs/>
        </w:rPr>
        <w:t>9.7: Genetic Algorithm: Pool Selection - The Nature of Code</w:t>
      </w:r>
      <w:r w:rsidRPr="005B5F1E">
        <w:rPr>
          <w:rFonts w:ascii="Arial" w:hAnsi="Arial" w:cs="Arial"/>
        </w:rPr>
        <w:t xml:space="preserve"> [online].  Available from: https://www.youtube.com/watch?v=816ayuhDo0E&amp;list=PLRqwX-V7Uu6bJM3VgzjNV5YxVxUwzALHV&amp;index=10 [Accessed 7 August 2021].</w:t>
      </w:r>
    </w:p>
    <w:p w14:paraId="36608DC1" w14:textId="77777777" w:rsidR="005B5F1E" w:rsidRPr="005B5F1E" w:rsidRDefault="005B5F1E" w:rsidP="005B5F1E">
      <w:pPr>
        <w:pStyle w:val="Bibliography"/>
        <w:rPr>
          <w:rFonts w:ascii="Arial" w:hAnsi="Arial" w:cs="Arial"/>
        </w:rPr>
      </w:pPr>
      <w:r w:rsidRPr="005B5F1E">
        <w:rPr>
          <w:rFonts w:ascii="Arial" w:hAnsi="Arial" w:cs="Arial"/>
          <w:i/>
          <w:iCs/>
        </w:rPr>
        <w:t>The Nature of Code</w:t>
      </w:r>
      <w:r w:rsidRPr="005B5F1E">
        <w:rPr>
          <w:rFonts w:ascii="Arial" w:hAnsi="Arial" w:cs="Arial"/>
        </w:rPr>
        <w:t>. (no date) [online].  Available from: https://natureofcode.com/book/chapter-9-the-evolution-of-code/ [Accessed 6 August 2021].</w:t>
      </w:r>
    </w:p>
    <w:p w14:paraId="7352228E" w14:textId="56872C76" w:rsidR="005B5F1E" w:rsidRPr="005B5F1E" w:rsidRDefault="005B5F1E" w:rsidP="005B5F1E">
      <w:r>
        <w:fldChar w:fldCharType="end"/>
      </w:r>
    </w:p>
    <w:p w14:paraId="79DC0214" w14:textId="681A0CAF" w:rsidR="00450511" w:rsidRPr="00450511" w:rsidRDefault="00450511" w:rsidP="005B5F1E">
      <w:pPr>
        <w:ind w:left="360"/>
      </w:pPr>
    </w:p>
    <w:p w14:paraId="602FA498" w14:textId="77777777" w:rsidR="004C294E" w:rsidRPr="00D00FCA" w:rsidRDefault="004C294E" w:rsidP="004C294E">
      <w:pPr>
        <w:rPr>
          <w:sz w:val="18"/>
          <w:szCs w:val="18"/>
        </w:rPr>
      </w:pPr>
    </w:p>
    <w:p w14:paraId="6B10B1FC" w14:textId="77777777" w:rsidR="004C294E" w:rsidRPr="00D00FCA" w:rsidRDefault="004C294E" w:rsidP="004C294E">
      <w:pPr>
        <w:rPr>
          <w:sz w:val="18"/>
          <w:szCs w:val="18"/>
        </w:rPr>
      </w:pPr>
    </w:p>
    <w:p w14:paraId="5BCDC59B" w14:textId="77777777" w:rsidR="00EF462D" w:rsidRPr="00D00FCA" w:rsidRDefault="00EF462D" w:rsidP="00EF462D">
      <w:pPr>
        <w:rPr>
          <w:sz w:val="18"/>
          <w:szCs w:val="18"/>
        </w:rPr>
      </w:pPr>
    </w:p>
    <w:sectPr w:rsidR="00EF462D" w:rsidRPr="00D00FCA" w:rsidSect="0049343F">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E4A81"/>
    <w:multiLevelType w:val="hybridMultilevel"/>
    <w:tmpl w:val="419090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3BE"/>
    <w:multiLevelType w:val="multilevel"/>
    <w:tmpl w:val="8B20E3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5626321"/>
    <w:multiLevelType w:val="multilevel"/>
    <w:tmpl w:val="472A9BC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5EF72F1"/>
    <w:multiLevelType w:val="multilevel"/>
    <w:tmpl w:val="8B20E3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2B437719"/>
    <w:multiLevelType w:val="multilevel"/>
    <w:tmpl w:val="8B20E3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B464661"/>
    <w:multiLevelType w:val="multilevel"/>
    <w:tmpl w:val="610C7D5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B644969"/>
    <w:multiLevelType w:val="multilevel"/>
    <w:tmpl w:val="472A9BC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385171"/>
    <w:multiLevelType w:val="multilevel"/>
    <w:tmpl w:val="410CC41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B0564FA"/>
    <w:multiLevelType w:val="multilevel"/>
    <w:tmpl w:val="B54A596A"/>
    <w:lvl w:ilvl="0">
      <w:start w:val="1"/>
      <w:numFmt w:val="decimal"/>
      <w:pStyle w:val="Heading2"/>
      <w:lvlText w:val="%1."/>
      <w:lvlJc w:val="left"/>
      <w:pPr>
        <w:ind w:left="720" w:hanging="360"/>
      </w:pPr>
      <w:rPr>
        <w:rFonts w:hint="default"/>
      </w:rPr>
    </w:lvl>
    <w:lvl w:ilvl="1">
      <w:start w:val="1"/>
      <w:numFmt w:val="bullet"/>
      <w:lvlText w:val=""/>
      <w:lvlJc w:val="left"/>
      <w:pPr>
        <w:ind w:left="1080" w:hanging="72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B5B5B66"/>
    <w:multiLevelType w:val="hybridMultilevel"/>
    <w:tmpl w:val="5790C758"/>
    <w:lvl w:ilvl="0" w:tplc="A23AF8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EF56BBB"/>
    <w:multiLevelType w:val="hybridMultilevel"/>
    <w:tmpl w:val="1AE2B41E"/>
    <w:lvl w:ilvl="0" w:tplc="01A2FF56">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874C1E"/>
    <w:multiLevelType w:val="hybridMultilevel"/>
    <w:tmpl w:val="FAAA06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A06080"/>
    <w:multiLevelType w:val="hybridMultilevel"/>
    <w:tmpl w:val="882EF4F8"/>
    <w:lvl w:ilvl="0" w:tplc="20AEF5A0">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F836E83"/>
    <w:multiLevelType w:val="multilevel"/>
    <w:tmpl w:val="034E304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F895218"/>
    <w:multiLevelType w:val="multilevel"/>
    <w:tmpl w:val="6A40AAB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0"/>
  </w:num>
  <w:num w:numId="2">
    <w:abstractNumId w:val="13"/>
  </w:num>
  <w:num w:numId="3">
    <w:abstractNumId w:val="4"/>
  </w:num>
  <w:num w:numId="4">
    <w:abstractNumId w:val="3"/>
  </w:num>
  <w:num w:numId="5">
    <w:abstractNumId w:val="1"/>
  </w:num>
  <w:num w:numId="6">
    <w:abstractNumId w:val="8"/>
  </w:num>
  <w:num w:numId="7">
    <w:abstractNumId w:val="8"/>
  </w:num>
  <w:num w:numId="8">
    <w:abstractNumId w:val="9"/>
  </w:num>
  <w:num w:numId="9">
    <w:abstractNumId w:val="5"/>
  </w:num>
  <w:num w:numId="10">
    <w:abstractNumId w:val="14"/>
  </w:num>
  <w:num w:numId="11">
    <w:abstractNumId w:val="12"/>
  </w:num>
  <w:num w:numId="12">
    <w:abstractNumId w:val="0"/>
  </w:num>
  <w:num w:numId="13">
    <w:abstractNumId w:val="11"/>
  </w:num>
  <w:num w:numId="14">
    <w:abstractNumId w:val="7"/>
  </w:num>
  <w:num w:numId="15">
    <w:abstractNumId w:val="2"/>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0F0"/>
    <w:rsid w:val="000607DF"/>
    <w:rsid w:val="00073A29"/>
    <w:rsid w:val="001B2CE0"/>
    <w:rsid w:val="001C4CD3"/>
    <w:rsid w:val="002D5341"/>
    <w:rsid w:val="00306109"/>
    <w:rsid w:val="00353FCE"/>
    <w:rsid w:val="00370648"/>
    <w:rsid w:val="00392EBF"/>
    <w:rsid w:val="003B2061"/>
    <w:rsid w:val="003C4AFD"/>
    <w:rsid w:val="00412D8C"/>
    <w:rsid w:val="00450511"/>
    <w:rsid w:val="00473DBB"/>
    <w:rsid w:val="0049343F"/>
    <w:rsid w:val="00497840"/>
    <w:rsid w:val="004B1D8A"/>
    <w:rsid w:val="004C294E"/>
    <w:rsid w:val="004E449B"/>
    <w:rsid w:val="005127E1"/>
    <w:rsid w:val="00516DDB"/>
    <w:rsid w:val="00540042"/>
    <w:rsid w:val="005458B6"/>
    <w:rsid w:val="005A3FF7"/>
    <w:rsid w:val="005B5F1E"/>
    <w:rsid w:val="005D0BEC"/>
    <w:rsid w:val="005F0E89"/>
    <w:rsid w:val="00611A24"/>
    <w:rsid w:val="00654138"/>
    <w:rsid w:val="00662382"/>
    <w:rsid w:val="00667E75"/>
    <w:rsid w:val="0067478C"/>
    <w:rsid w:val="006F46FB"/>
    <w:rsid w:val="007434CD"/>
    <w:rsid w:val="00787B03"/>
    <w:rsid w:val="00862BBB"/>
    <w:rsid w:val="008E1EA9"/>
    <w:rsid w:val="008E2AFA"/>
    <w:rsid w:val="00925312"/>
    <w:rsid w:val="009350F0"/>
    <w:rsid w:val="00943D63"/>
    <w:rsid w:val="009A5FEC"/>
    <w:rsid w:val="009C33D0"/>
    <w:rsid w:val="00A07352"/>
    <w:rsid w:val="00A4216C"/>
    <w:rsid w:val="00A44501"/>
    <w:rsid w:val="00AC0258"/>
    <w:rsid w:val="00B02BD1"/>
    <w:rsid w:val="00B03A5D"/>
    <w:rsid w:val="00BD0BF0"/>
    <w:rsid w:val="00C21CC8"/>
    <w:rsid w:val="00C74920"/>
    <w:rsid w:val="00CA6A37"/>
    <w:rsid w:val="00CC0C26"/>
    <w:rsid w:val="00CD57F0"/>
    <w:rsid w:val="00D00FCA"/>
    <w:rsid w:val="00DB06A6"/>
    <w:rsid w:val="00E16054"/>
    <w:rsid w:val="00E41E5E"/>
    <w:rsid w:val="00E67427"/>
    <w:rsid w:val="00EA5D49"/>
    <w:rsid w:val="00EF46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97483"/>
  <w15:chartTrackingRefBased/>
  <w15:docId w15:val="{8A5E6923-C635-4B86-A9BC-82E641274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2EBF"/>
    <w:rPr>
      <w:rFonts w:asciiTheme="minorBidi" w:hAnsiTheme="minorBidi"/>
    </w:rPr>
  </w:style>
  <w:style w:type="paragraph" w:styleId="Heading2">
    <w:name w:val="heading 2"/>
    <w:basedOn w:val="Normal"/>
    <w:next w:val="Normal"/>
    <w:link w:val="Heading2Char"/>
    <w:uiPriority w:val="9"/>
    <w:unhideWhenUsed/>
    <w:qFormat/>
    <w:rsid w:val="00392EBF"/>
    <w:pPr>
      <w:keepNext/>
      <w:keepLines/>
      <w:numPr>
        <w:numId w:val="6"/>
      </w:numPr>
      <w:spacing w:before="40" w:after="0"/>
      <w:outlineLvl w:val="1"/>
    </w:pPr>
    <w:rPr>
      <w:rFonts w:eastAsiaTheme="majorEastAsia"/>
      <w:b/>
      <w:bCs/>
    </w:rPr>
  </w:style>
  <w:style w:type="paragraph" w:styleId="Heading3">
    <w:name w:val="heading 3"/>
    <w:basedOn w:val="Normal"/>
    <w:next w:val="Normal"/>
    <w:link w:val="Heading3Char"/>
    <w:uiPriority w:val="9"/>
    <w:unhideWhenUsed/>
    <w:qFormat/>
    <w:rsid w:val="00A4216C"/>
    <w:pPr>
      <w:keepNext/>
      <w:keepLines/>
      <w:spacing w:before="40" w:after="0"/>
      <w:outlineLvl w:val="2"/>
    </w:pPr>
    <w:rPr>
      <w:rFonts w:eastAsiaTheme="majorEastAsia"/>
      <w:b/>
      <w:bCs/>
    </w:rPr>
  </w:style>
  <w:style w:type="paragraph" w:styleId="Heading4">
    <w:name w:val="heading 4"/>
    <w:basedOn w:val="Normal"/>
    <w:next w:val="Normal"/>
    <w:link w:val="Heading4Char"/>
    <w:uiPriority w:val="9"/>
    <w:unhideWhenUsed/>
    <w:qFormat/>
    <w:rsid w:val="00A4216C"/>
    <w:pPr>
      <w:keepNext/>
      <w:keepLines/>
      <w:spacing w:before="40" w:after="0"/>
      <w:outlineLvl w:val="3"/>
    </w:pPr>
    <w:rPr>
      <w:rFonts w:eastAsiaTheme="majorEastAsia"/>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92EBF"/>
    <w:rPr>
      <w:rFonts w:asciiTheme="minorBidi" w:eastAsiaTheme="majorEastAsia" w:hAnsiTheme="minorBidi"/>
      <w:b/>
      <w:bCs/>
    </w:rPr>
  </w:style>
  <w:style w:type="character" w:customStyle="1" w:styleId="Heading3Char">
    <w:name w:val="Heading 3 Char"/>
    <w:basedOn w:val="DefaultParagraphFont"/>
    <w:link w:val="Heading3"/>
    <w:uiPriority w:val="9"/>
    <w:rsid w:val="00A4216C"/>
    <w:rPr>
      <w:rFonts w:asciiTheme="minorBidi" w:eastAsiaTheme="majorEastAsia" w:hAnsiTheme="minorBidi"/>
      <w:b/>
      <w:bCs/>
    </w:rPr>
  </w:style>
  <w:style w:type="paragraph" w:styleId="Title">
    <w:name w:val="Title"/>
    <w:basedOn w:val="Normal"/>
    <w:next w:val="Normal"/>
    <w:link w:val="TitleChar"/>
    <w:uiPriority w:val="10"/>
    <w:qFormat/>
    <w:rsid w:val="00392EBF"/>
    <w:pPr>
      <w:spacing w:after="0" w:line="240" w:lineRule="auto"/>
      <w:contextualSpacing/>
      <w:jc w:val="center"/>
    </w:pPr>
    <w:rPr>
      <w:rFonts w:eastAsiaTheme="majorEastAsia"/>
      <w:b/>
      <w:bCs/>
      <w:spacing w:val="-10"/>
      <w:kern w:val="28"/>
      <w:sz w:val="28"/>
      <w:szCs w:val="28"/>
    </w:rPr>
  </w:style>
  <w:style w:type="character" w:customStyle="1" w:styleId="TitleChar">
    <w:name w:val="Title Char"/>
    <w:basedOn w:val="DefaultParagraphFont"/>
    <w:link w:val="Title"/>
    <w:uiPriority w:val="10"/>
    <w:rsid w:val="00392EBF"/>
    <w:rPr>
      <w:rFonts w:asciiTheme="minorBidi" w:eastAsiaTheme="majorEastAsia" w:hAnsiTheme="minorBidi"/>
      <w:b/>
      <w:bCs/>
      <w:spacing w:val="-10"/>
      <w:kern w:val="28"/>
      <w:sz w:val="28"/>
      <w:szCs w:val="28"/>
    </w:rPr>
  </w:style>
  <w:style w:type="paragraph" w:styleId="Subtitle">
    <w:name w:val="Subtitle"/>
    <w:basedOn w:val="Normal"/>
    <w:next w:val="Normal"/>
    <w:link w:val="SubtitleChar"/>
    <w:uiPriority w:val="11"/>
    <w:qFormat/>
    <w:rsid w:val="00392EBF"/>
    <w:pPr>
      <w:numPr>
        <w:ilvl w:val="1"/>
      </w:numPr>
      <w:jc w:val="center"/>
    </w:pPr>
    <w:rPr>
      <w:rFonts w:eastAsiaTheme="minorEastAsia"/>
      <w:spacing w:val="15"/>
    </w:rPr>
  </w:style>
  <w:style w:type="character" w:customStyle="1" w:styleId="SubtitleChar">
    <w:name w:val="Subtitle Char"/>
    <w:basedOn w:val="DefaultParagraphFont"/>
    <w:link w:val="Subtitle"/>
    <w:uiPriority w:val="11"/>
    <w:rsid w:val="00392EBF"/>
    <w:rPr>
      <w:rFonts w:asciiTheme="minorBidi" w:eastAsiaTheme="minorEastAsia" w:hAnsiTheme="minorBidi"/>
      <w:spacing w:val="15"/>
    </w:rPr>
  </w:style>
  <w:style w:type="paragraph" w:styleId="ListParagraph">
    <w:name w:val="List Paragraph"/>
    <w:basedOn w:val="Normal"/>
    <w:uiPriority w:val="34"/>
    <w:qFormat/>
    <w:rsid w:val="00A07352"/>
    <w:pPr>
      <w:ind w:left="720"/>
      <w:contextualSpacing/>
    </w:pPr>
  </w:style>
  <w:style w:type="character" w:customStyle="1" w:styleId="Heading4Char">
    <w:name w:val="Heading 4 Char"/>
    <w:basedOn w:val="DefaultParagraphFont"/>
    <w:link w:val="Heading4"/>
    <w:uiPriority w:val="9"/>
    <w:rsid w:val="00A4216C"/>
    <w:rPr>
      <w:rFonts w:asciiTheme="minorBidi" w:eastAsiaTheme="majorEastAsia" w:hAnsiTheme="minorBidi"/>
      <w:b/>
      <w:bCs/>
      <w:i/>
      <w:iCs/>
    </w:rPr>
  </w:style>
  <w:style w:type="paragraph" w:styleId="Caption">
    <w:name w:val="caption"/>
    <w:basedOn w:val="Normal"/>
    <w:next w:val="Normal"/>
    <w:uiPriority w:val="35"/>
    <w:unhideWhenUsed/>
    <w:qFormat/>
    <w:rsid w:val="00C7492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B5F1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1</TotalTime>
  <Pages>5</Pages>
  <Words>3555</Words>
  <Characters>2026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enu X1</dc:creator>
  <cp:keywords/>
  <dc:description/>
  <cp:lastModifiedBy>Zeenu X1</cp:lastModifiedBy>
  <cp:revision>113</cp:revision>
  <dcterms:created xsi:type="dcterms:W3CDTF">2021-08-05T11:36:00Z</dcterms:created>
  <dcterms:modified xsi:type="dcterms:W3CDTF">2021-08-0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16kxZ4w"/&gt;&lt;style id="http://www.zotero.org/styles/harvard-university-of-the-west-of-england" hasBibliography="1" bibliographyStyleHasBeenSet="1"/&gt;&lt;prefs&gt;&lt;pref name="fieldType" value="Field"/&gt;&lt;</vt:lpwstr>
  </property>
  <property fmtid="{D5CDD505-2E9C-101B-9397-08002B2CF9AE}" pid="3" name="ZOTERO_PREF_2">
    <vt:lpwstr>/prefs&gt;&lt;/data&gt;</vt:lpwstr>
  </property>
</Properties>
</file>